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64D102" w14:textId="6D2268B3" w:rsidR="00BC38B5" w:rsidRPr="00B34577" w:rsidRDefault="00BC38B5" w:rsidP="00BC38B5">
      <w:pPr>
        <w:spacing w:line="360" w:lineRule="auto"/>
        <w:rPr>
          <w:rFonts w:ascii="Times New Roman" w:hAnsi="Times New Roman" w:cs="Times New Roman"/>
          <w:b/>
          <w:bCs/>
          <w:sz w:val="22"/>
          <w:szCs w:val="22"/>
        </w:rPr>
      </w:pPr>
      <w:r w:rsidRPr="00B34577">
        <w:rPr>
          <w:rFonts w:ascii="Times New Roman" w:hAnsi="Times New Roman" w:cs="Times New Roman" w:hint="eastAsia"/>
          <w:b/>
          <w:bCs/>
          <w:sz w:val="22"/>
          <w:szCs w:val="22"/>
        </w:rPr>
        <w:t xml:space="preserve">Supplementary </w:t>
      </w:r>
      <w:r w:rsidRPr="00B34577">
        <w:rPr>
          <w:rFonts w:ascii="Times New Roman" w:hAnsi="Times New Roman" w:cs="Times New Roman"/>
          <w:b/>
          <w:bCs/>
          <w:sz w:val="22"/>
          <w:szCs w:val="22"/>
        </w:rPr>
        <w:t>T</w:t>
      </w:r>
      <w:r w:rsidRPr="00B34577">
        <w:rPr>
          <w:rFonts w:ascii="Times New Roman" w:hAnsi="Times New Roman" w:cs="Times New Roman" w:hint="eastAsia"/>
          <w:b/>
          <w:bCs/>
          <w:sz w:val="22"/>
          <w:szCs w:val="22"/>
        </w:rPr>
        <w:t>able</w:t>
      </w:r>
    </w:p>
    <w:p w14:paraId="02F7AF2E" w14:textId="278E5D5E" w:rsidR="009D1FEE" w:rsidRPr="00B34577" w:rsidRDefault="00BC38B5" w:rsidP="00BC38B5">
      <w:pPr>
        <w:rPr>
          <w:rFonts w:ascii="Times New Roman" w:hAnsi="Times New Roman" w:cs="Times New Roman"/>
          <w:b/>
          <w:sz w:val="22"/>
          <w:szCs w:val="22"/>
        </w:rPr>
      </w:pPr>
      <w:r w:rsidRPr="00B34577">
        <w:rPr>
          <w:rFonts w:ascii="Times New Roman" w:hAnsi="Times New Roman" w:cs="Times New Roman" w:hint="eastAsia"/>
          <w:b/>
          <w:bCs/>
          <w:sz w:val="22"/>
          <w:szCs w:val="22"/>
        </w:rPr>
        <w:t xml:space="preserve">Supplementary </w:t>
      </w:r>
      <w:r w:rsidRPr="00B34577">
        <w:rPr>
          <w:rFonts w:ascii="Times New Roman" w:hAnsi="Times New Roman" w:cs="Times New Roman"/>
          <w:b/>
          <w:bCs/>
          <w:sz w:val="22"/>
          <w:szCs w:val="22"/>
        </w:rPr>
        <w:t>Table</w:t>
      </w:r>
      <w:r w:rsidRPr="00B34577">
        <w:rPr>
          <w:rFonts w:ascii="Times New Roman" w:hAnsi="Times New Roman" w:cs="Times New Roman" w:hint="eastAsia"/>
          <w:b/>
          <w:bCs/>
          <w:sz w:val="22"/>
          <w:szCs w:val="22"/>
        </w:rPr>
        <w:t xml:space="preserve"> </w:t>
      </w:r>
      <w:r w:rsidRPr="00B34577">
        <w:rPr>
          <w:rFonts w:ascii="Times New Roman" w:hAnsi="Times New Roman" w:cs="Times New Roman"/>
          <w:b/>
          <w:bCs/>
          <w:sz w:val="22"/>
          <w:szCs w:val="22"/>
        </w:rPr>
        <w:t>1</w:t>
      </w:r>
      <w:r w:rsidRPr="00B34577">
        <w:rPr>
          <w:rFonts w:ascii="Times New Roman" w:hAnsi="Times New Roman" w:cs="Times New Roman" w:hint="eastAsia"/>
          <w:b/>
          <w:sz w:val="22"/>
          <w:szCs w:val="22"/>
        </w:rPr>
        <w:t>.</w:t>
      </w:r>
      <w:r w:rsidR="00C9177D" w:rsidRPr="00B34577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501975" w:rsidRPr="00B34577">
        <w:rPr>
          <w:rFonts w:ascii="Times New Roman" w:hAnsi="Times New Roman" w:cs="Times New Roman"/>
          <w:b/>
          <w:sz w:val="22"/>
          <w:szCs w:val="22"/>
        </w:rPr>
        <w:t>Resource Table</w:t>
      </w:r>
    </w:p>
    <w:p w14:paraId="0549198C" w14:textId="6065C4D5" w:rsidR="000B1168" w:rsidRPr="00B34577" w:rsidRDefault="000B1168" w:rsidP="00BC38B5">
      <w:pPr>
        <w:rPr>
          <w:rFonts w:ascii="Times New Roman" w:hAnsi="Times New Roman" w:cs="Times New Roman"/>
          <w:b/>
          <w:sz w:val="22"/>
          <w:szCs w:val="22"/>
        </w:rPr>
      </w:pPr>
    </w:p>
    <w:tbl>
      <w:tblPr>
        <w:tblStyle w:val="a3"/>
        <w:tblW w:w="8359" w:type="dxa"/>
        <w:tblLayout w:type="fixed"/>
        <w:tblLook w:val="04A0" w:firstRow="1" w:lastRow="0" w:firstColumn="1" w:lastColumn="0" w:noHBand="0" w:noVBand="1"/>
      </w:tblPr>
      <w:tblGrid>
        <w:gridCol w:w="1413"/>
        <w:gridCol w:w="992"/>
        <w:gridCol w:w="3119"/>
        <w:gridCol w:w="2835"/>
      </w:tblGrid>
      <w:tr w:rsidR="00CB5196" w:rsidRPr="00B34577" w14:paraId="4969DB41" w14:textId="77777777" w:rsidTr="00142ED3">
        <w:tc>
          <w:tcPr>
            <w:tcW w:w="2405" w:type="dxa"/>
            <w:gridSpan w:val="2"/>
          </w:tcPr>
          <w:p w14:paraId="57090E9C" w14:textId="77777777" w:rsidR="00CB5196" w:rsidRPr="00B34577" w:rsidRDefault="00CB5196" w:rsidP="00567973">
            <w:pPr>
              <w:spacing w:line="360" w:lineRule="auto"/>
              <w:outlineLvl w:val="0"/>
              <w:rPr>
                <w:b/>
                <w:sz w:val="16"/>
                <w:szCs w:val="16"/>
              </w:rPr>
            </w:pPr>
            <w:r w:rsidRPr="00B34577">
              <w:rPr>
                <w:b/>
                <w:sz w:val="16"/>
                <w:szCs w:val="16"/>
              </w:rPr>
              <w:t>RESOURCE</w:t>
            </w:r>
          </w:p>
        </w:tc>
        <w:tc>
          <w:tcPr>
            <w:tcW w:w="3119" w:type="dxa"/>
          </w:tcPr>
          <w:p w14:paraId="118261F9" w14:textId="77777777" w:rsidR="00CB5196" w:rsidRPr="00B34577" w:rsidRDefault="00CB5196" w:rsidP="00567973">
            <w:pPr>
              <w:spacing w:line="360" w:lineRule="auto"/>
              <w:outlineLvl w:val="0"/>
              <w:rPr>
                <w:b/>
                <w:sz w:val="16"/>
                <w:szCs w:val="16"/>
              </w:rPr>
            </w:pPr>
            <w:r w:rsidRPr="00B34577">
              <w:rPr>
                <w:b/>
                <w:sz w:val="16"/>
                <w:szCs w:val="16"/>
              </w:rPr>
              <w:t>SOURCE</w:t>
            </w:r>
          </w:p>
        </w:tc>
        <w:tc>
          <w:tcPr>
            <w:tcW w:w="2835" w:type="dxa"/>
          </w:tcPr>
          <w:p w14:paraId="51F54521" w14:textId="77777777" w:rsidR="00CB5196" w:rsidRPr="00B34577" w:rsidRDefault="00CB5196" w:rsidP="00567973">
            <w:pPr>
              <w:spacing w:line="360" w:lineRule="auto"/>
              <w:outlineLvl w:val="0"/>
              <w:rPr>
                <w:b/>
                <w:sz w:val="16"/>
                <w:szCs w:val="16"/>
              </w:rPr>
            </w:pPr>
            <w:r w:rsidRPr="00B34577">
              <w:rPr>
                <w:b/>
                <w:sz w:val="16"/>
                <w:szCs w:val="16"/>
              </w:rPr>
              <w:t>ID</w:t>
            </w:r>
          </w:p>
        </w:tc>
      </w:tr>
      <w:tr w:rsidR="00CB5196" w:rsidRPr="00B34577" w14:paraId="7C60C39F" w14:textId="77777777" w:rsidTr="006009F4">
        <w:tc>
          <w:tcPr>
            <w:tcW w:w="8359" w:type="dxa"/>
            <w:gridSpan w:val="4"/>
          </w:tcPr>
          <w:p w14:paraId="7D0D2566" w14:textId="4125C3B2" w:rsidR="001D51F6" w:rsidRPr="00B34577" w:rsidRDefault="00CB5196" w:rsidP="00104A78">
            <w:pPr>
              <w:spacing w:line="360" w:lineRule="auto"/>
              <w:outlineLvl w:val="0"/>
              <w:rPr>
                <w:b/>
                <w:sz w:val="16"/>
                <w:szCs w:val="16"/>
              </w:rPr>
            </w:pPr>
            <w:r w:rsidRPr="00B34577">
              <w:rPr>
                <w:b/>
                <w:sz w:val="16"/>
                <w:szCs w:val="16"/>
              </w:rPr>
              <w:t>Deposited Data</w:t>
            </w:r>
          </w:p>
        </w:tc>
      </w:tr>
      <w:tr w:rsidR="00C57AEF" w:rsidRPr="00B34577" w14:paraId="45943B25" w14:textId="77777777" w:rsidTr="00142ED3">
        <w:tc>
          <w:tcPr>
            <w:tcW w:w="1413" w:type="dxa"/>
            <w:vMerge w:val="restart"/>
          </w:tcPr>
          <w:p w14:paraId="7635E572" w14:textId="2C111A43" w:rsidR="001A33BA" w:rsidRPr="00B34577" w:rsidRDefault="00C57AEF" w:rsidP="00C57AEF">
            <w:pPr>
              <w:spacing w:line="360" w:lineRule="auto"/>
              <w:outlineLvl w:val="0"/>
              <w:rPr>
                <w:b/>
                <w:sz w:val="16"/>
                <w:szCs w:val="16"/>
              </w:rPr>
            </w:pPr>
            <w:r w:rsidRPr="00B34577">
              <w:rPr>
                <w:b/>
                <w:sz w:val="16"/>
                <w:szCs w:val="16"/>
              </w:rPr>
              <w:t>Training dataset</w:t>
            </w:r>
            <w:r w:rsidR="00BC34C5" w:rsidRPr="00B34577">
              <w:rPr>
                <w:b/>
                <w:sz w:val="16"/>
                <w:szCs w:val="16"/>
              </w:rPr>
              <w:t xml:space="preserve"> </w:t>
            </w:r>
          </w:p>
          <w:p w14:paraId="155F6219" w14:textId="29301781" w:rsidR="00C57AEF" w:rsidRPr="00B34577" w:rsidRDefault="00B442B4" w:rsidP="001A33BA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See</w:t>
            </w:r>
            <w:r w:rsidR="00BC34C5" w:rsidRPr="00B34577">
              <w:rPr>
                <w:bCs/>
                <w:sz w:val="16"/>
                <w:szCs w:val="16"/>
              </w:rPr>
              <w:t xml:space="preserve"> </w:t>
            </w:r>
            <w:r w:rsidR="001A33BA" w:rsidRPr="00B34577">
              <w:rPr>
                <w:bCs/>
                <w:sz w:val="16"/>
                <w:szCs w:val="16"/>
              </w:rPr>
              <w:t>S</w:t>
            </w:r>
            <w:r w:rsidR="00BC34C5" w:rsidRPr="00B34577">
              <w:rPr>
                <w:bCs/>
                <w:sz w:val="16"/>
                <w:szCs w:val="16"/>
              </w:rPr>
              <w:t>upp</w:t>
            </w:r>
            <w:r w:rsidRPr="00B34577">
              <w:rPr>
                <w:bCs/>
                <w:sz w:val="16"/>
                <w:szCs w:val="16"/>
              </w:rPr>
              <w:t>. T</w:t>
            </w:r>
            <w:r w:rsidR="00BC34C5" w:rsidRPr="00B34577">
              <w:rPr>
                <w:bCs/>
                <w:sz w:val="16"/>
                <w:szCs w:val="16"/>
              </w:rPr>
              <w:t xml:space="preserve">able 1 of </w:t>
            </w:r>
            <w:proofErr w:type="spellStart"/>
            <w:r w:rsidR="00BC34C5" w:rsidRPr="00B34577">
              <w:rPr>
                <w:bCs/>
                <w:sz w:val="16"/>
                <w:szCs w:val="16"/>
              </w:rPr>
              <w:t>CytoTRACE</w:t>
            </w:r>
            <w:proofErr w:type="spellEnd"/>
            <w:r w:rsidR="00501065" w:rsidRPr="00B34577">
              <w:rPr>
                <w:bCs/>
                <w:sz w:val="16"/>
                <w:szCs w:val="16"/>
              </w:rPr>
              <w:t xml:space="preserve"> </w:t>
            </w:r>
            <w:r w:rsidR="00E44094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HdWxhdGk8L0F1dGhvcj48WWVhcj4yMDIwPC9ZZWFyPjxS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</w:fldData>
              </w:fldChar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 </w:instrText>
            </w:r>
            <w:r w:rsidR="00BF7FBA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HdWxhdGk8L0F1dGhvcj48WWVhcj4yMDIwPC9ZZWFyPjxS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</w:fldData>
              </w:fldChar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.DATA </w:instrText>
            </w:r>
            <w:r w:rsidR="00BF7FBA" w:rsidRPr="00B34577">
              <w:rPr>
                <w:bCs/>
                <w:sz w:val="16"/>
                <w:szCs w:val="16"/>
              </w:rPr>
            </w:r>
            <w:r w:rsidR="00BF7FBA" w:rsidRPr="00B34577">
              <w:rPr>
                <w:bCs/>
                <w:sz w:val="16"/>
                <w:szCs w:val="16"/>
              </w:rPr>
              <w:fldChar w:fldCharType="end"/>
            </w:r>
            <w:r w:rsidR="00E44094" w:rsidRPr="00B34577">
              <w:rPr>
                <w:bCs/>
                <w:sz w:val="16"/>
                <w:szCs w:val="16"/>
              </w:rPr>
            </w:r>
            <w:r w:rsidR="00E44094" w:rsidRPr="00B34577">
              <w:rPr>
                <w:bCs/>
                <w:sz w:val="16"/>
                <w:szCs w:val="16"/>
              </w:rPr>
              <w:fldChar w:fldCharType="separate"/>
            </w:r>
            <w:r w:rsidR="00BF7FBA" w:rsidRPr="00B34577">
              <w:rPr>
                <w:bCs/>
                <w:noProof/>
                <w:sz w:val="16"/>
                <w:szCs w:val="16"/>
              </w:rPr>
              <w:t>[1]</w:t>
            </w:r>
            <w:r w:rsidR="00E44094" w:rsidRPr="00B34577">
              <w:rPr>
                <w:bCs/>
                <w:sz w:val="16"/>
                <w:szCs w:val="16"/>
              </w:rPr>
              <w:fldChar w:fldCharType="end"/>
            </w:r>
            <w:r w:rsidR="00E44094" w:rsidRPr="00B34577">
              <w:rPr>
                <w:bCs/>
                <w:sz w:val="16"/>
                <w:szCs w:val="16"/>
              </w:rPr>
              <w:t xml:space="preserve"> </w:t>
            </w:r>
            <w:r w:rsidR="00501065" w:rsidRPr="00B34577">
              <w:rPr>
                <w:bCs/>
                <w:sz w:val="16"/>
                <w:szCs w:val="16"/>
              </w:rPr>
              <w:t>for details</w:t>
            </w:r>
            <w:r w:rsidR="008064D4" w:rsidRPr="00B34577">
              <w:rPr>
                <w:bCs/>
                <w:sz w:val="16"/>
                <w:szCs w:val="16"/>
              </w:rPr>
              <w:t>.</w:t>
            </w:r>
          </w:p>
        </w:tc>
        <w:tc>
          <w:tcPr>
            <w:tcW w:w="992" w:type="dxa"/>
          </w:tcPr>
          <w:p w14:paraId="3E745145" w14:textId="357173D6" w:rsidR="00C57AEF" w:rsidRPr="00B34577" w:rsidRDefault="000E1058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</w:p>
        </w:tc>
        <w:tc>
          <w:tcPr>
            <w:tcW w:w="3119" w:type="dxa"/>
          </w:tcPr>
          <w:p w14:paraId="0F5E8B54" w14:textId="52F9E00C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SCs_Smartseq2_Mouse</w:t>
            </w:r>
          </w:p>
        </w:tc>
        <w:tc>
          <w:tcPr>
            <w:tcW w:w="2835" w:type="dxa"/>
          </w:tcPr>
          <w:p w14:paraId="3913BF07" w14:textId="133CE3B7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59114</w:t>
            </w:r>
          </w:p>
        </w:tc>
      </w:tr>
      <w:tr w:rsidR="00C57AEF" w:rsidRPr="00B34577" w14:paraId="4B06C774" w14:textId="77777777" w:rsidTr="00142ED3">
        <w:tc>
          <w:tcPr>
            <w:tcW w:w="1413" w:type="dxa"/>
            <w:vMerge/>
          </w:tcPr>
          <w:p w14:paraId="7D4BD2D1" w14:textId="1CC3A093" w:rsidR="00C57AEF" w:rsidRPr="00B34577" w:rsidRDefault="00C57AEF" w:rsidP="00567973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654B0091" w14:textId="5C75B31B" w:rsidR="00C57AEF" w:rsidRPr="00B34577" w:rsidRDefault="000E1058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2</w:t>
            </w:r>
          </w:p>
        </w:tc>
        <w:tc>
          <w:tcPr>
            <w:tcW w:w="3119" w:type="dxa"/>
          </w:tcPr>
          <w:p w14:paraId="0961B783" w14:textId="610BB259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Blastocyst_timepoints_SC3seq_Macaque</w:t>
            </w:r>
          </w:p>
        </w:tc>
        <w:tc>
          <w:tcPr>
            <w:tcW w:w="2835" w:type="dxa"/>
          </w:tcPr>
          <w:p w14:paraId="04C9C13C" w14:textId="628A0E52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74767</w:t>
            </w:r>
          </w:p>
        </w:tc>
      </w:tr>
      <w:tr w:rsidR="00C57AEF" w:rsidRPr="00B34577" w14:paraId="0E756201" w14:textId="77777777" w:rsidTr="00142ED3">
        <w:tc>
          <w:tcPr>
            <w:tcW w:w="1413" w:type="dxa"/>
            <w:vMerge/>
          </w:tcPr>
          <w:p w14:paraId="753201F7" w14:textId="2C0E0CBC" w:rsidR="00C57AEF" w:rsidRPr="00B34577" w:rsidRDefault="00C57AEF" w:rsidP="00567973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7276EBB9" w14:textId="2A64EEE6" w:rsidR="00C57AEF" w:rsidRPr="00B34577" w:rsidRDefault="000E1058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3</w:t>
            </w:r>
          </w:p>
        </w:tc>
        <w:tc>
          <w:tcPr>
            <w:tcW w:w="3119" w:type="dxa"/>
          </w:tcPr>
          <w:p w14:paraId="573E19E8" w14:textId="2F300235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Cortical_interneurons_C1_Mouse</w:t>
            </w:r>
          </w:p>
        </w:tc>
        <w:tc>
          <w:tcPr>
            <w:tcW w:w="2835" w:type="dxa"/>
          </w:tcPr>
          <w:p w14:paraId="0474C34F" w14:textId="663EF3AC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90860</w:t>
            </w:r>
          </w:p>
        </w:tc>
      </w:tr>
      <w:tr w:rsidR="00C57AEF" w:rsidRPr="00B34577" w14:paraId="7BE78891" w14:textId="77777777" w:rsidTr="00142ED3">
        <w:tc>
          <w:tcPr>
            <w:tcW w:w="1413" w:type="dxa"/>
            <w:vMerge/>
          </w:tcPr>
          <w:p w14:paraId="25F8CB05" w14:textId="73FD856C" w:rsidR="00C57AEF" w:rsidRPr="00B34577" w:rsidRDefault="00C57AEF" w:rsidP="00567973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2307ED3A" w14:textId="7D2DAA18" w:rsidR="00C57AEF" w:rsidRPr="00B34577" w:rsidRDefault="000E1058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4</w:t>
            </w:r>
          </w:p>
        </w:tc>
        <w:tc>
          <w:tcPr>
            <w:tcW w:w="3119" w:type="dxa"/>
          </w:tcPr>
          <w:p w14:paraId="0224869E" w14:textId="626DB413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Dentate_gyrus_timepoints_10x_Mouse</w:t>
            </w:r>
          </w:p>
        </w:tc>
        <w:tc>
          <w:tcPr>
            <w:tcW w:w="2835" w:type="dxa"/>
          </w:tcPr>
          <w:p w14:paraId="4E4D05E2" w14:textId="4AC5DCC3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95753</w:t>
            </w:r>
          </w:p>
        </w:tc>
      </w:tr>
      <w:tr w:rsidR="00C57AEF" w:rsidRPr="00B34577" w14:paraId="6CB6B92B" w14:textId="77777777" w:rsidTr="00142ED3">
        <w:tc>
          <w:tcPr>
            <w:tcW w:w="1413" w:type="dxa"/>
            <w:vMerge/>
          </w:tcPr>
          <w:p w14:paraId="28693142" w14:textId="26487272" w:rsidR="00C57AEF" w:rsidRPr="00B34577" w:rsidRDefault="00C57AEF" w:rsidP="00567973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589A3CE6" w14:textId="5BE351EE" w:rsidR="00C57AEF" w:rsidRPr="00B34577" w:rsidRDefault="000E1058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5</w:t>
            </w:r>
          </w:p>
        </w:tc>
        <w:tc>
          <w:tcPr>
            <w:tcW w:w="3119" w:type="dxa"/>
          </w:tcPr>
          <w:p w14:paraId="301F1899" w14:textId="25A22235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Embryonic_HSCs_Tang_et_al_Mouse</w:t>
            </w:r>
            <w:proofErr w:type="spellEnd"/>
          </w:p>
        </w:tc>
        <w:tc>
          <w:tcPr>
            <w:tcW w:w="2835" w:type="dxa"/>
          </w:tcPr>
          <w:p w14:paraId="33FF85A4" w14:textId="45D6E80A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67123</w:t>
            </w:r>
          </w:p>
        </w:tc>
      </w:tr>
      <w:tr w:rsidR="00C57AEF" w:rsidRPr="00B34577" w14:paraId="2C170373" w14:textId="77777777" w:rsidTr="00142ED3">
        <w:tc>
          <w:tcPr>
            <w:tcW w:w="1413" w:type="dxa"/>
            <w:vMerge/>
          </w:tcPr>
          <w:p w14:paraId="17EF4F96" w14:textId="449D5F3E" w:rsidR="00C57AEF" w:rsidRPr="00B34577" w:rsidRDefault="00C57AEF" w:rsidP="00567973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0AEF96E6" w14:textId="168C692A" w:rsidR="00C57AEF" w:rsidRPr="00B34577" w:rsidRDefault="000E1058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6</w:t>
            </w:r>
          </w:p>
        </w:tc>
        <w:tc>
          <w:tcPr>
            <w:tcW w:w="3119" w:type="dxa"/>
          </w:tcPr>
          <w:p w14:paraId="247CA2AA" w14:textId="580714E8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Endometrium_CEL_seq_Mouse</w:t>
            </w:r>
            <w:proofErr w:type="spellEnd"/>
          </w:p>
        </w:tc>
        <w:tc>
          <w:tcPr>
            <w:tcW w:w="2835" w:type="dxa"/>
          </w:tcPr>
          <w:p w14:paraId="5C791492" w14:textId="3B5E358F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98451</w:t>
            </w:r>
          </w:p>
        </w:tc>
      </w:tr>
      <w:tr w:rsidR="00C57AEF" w:rsidRPr="00B34577" w14:paraId="47A40D9E" w14:textId="77777777" w:rsidTr="00142ED3">
        <w:tc>
          <w:tcPr>
            <w:tcW w:w="1413" w:type="dxa"/>
            <w:vMerge/>
          </w:tcPr>
          <w:p w14:paraId="6BE2A2E2" w14:textId="271668F8" w:rsidR="00C57AEF" w:rsidRPr="00B34577" w:rsidRDefault="00C57AEF" w:rsidP="00567973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15A8FD06" w14:textId="79EDD94A" w:rsidR="00C57AEF" w:rsidRPr="00B34577" w:rsidRDefault="000E1058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7</w:t>
            </w:r>
          </w:p>
        </w:tc>
        <w:tc>
          <w:tcPr>
            <w:tcW w:w="3119" w:type="dxa"/>
          </w:tcPr>
          <w:p w14:paraId="0EFF9803" w14:textId="55BEB8FC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erm_cells_Smartseq2_Human</w:t>
            </w:r>
          </w:p>
        </w:tc>
        <w:tc>
          <w:tcPr>
            <w:tcW w:w="2835" w:type="dxa"/>
          </w:tcPr>
          <w:p w14:paraId="7E7773D7" w14:textId="0B2D42DE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86146</w:t>
            </w:r>
          </w:p>
        </w:tc>
      </w:tr>
      <w:tr w:rsidR="00C57AEF" w:rsidRPr="00B34577" w14:paraId="53533A57" w14:textId="77777777" w:rsidTr="00142ED3">
        <w:tc>
          <w:tcPr>
            <w:tcW w:w="1413" w:type="dxa"/>
            <w:vMerge/>
          </w:tcPr>
          <w:p w14:paraId="05E35433" w14:textId="35E4291F" w:rsidR="00C57AEF" w:rsidRPr="00B34577" w:rsidRDefault="00C57AEF" w:rsidP="00567973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6256BC1A" w14:textId="34B5EC16" w:rsidR="00C57AEF" w:rsidRPr="00B34577" w:rsidRDefault="000E1058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8</w:t>
            </w:r>
          </w:p>
        </w:tc>
        <w:tc>
          <w:tcPr>
            <w:tcW w:w="3119" w:type="dxa"/>
          </w:tcPr>
          <w:p w14:paraId="347B1FBE" w14:textId="64B64DE8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epatoblast_Smartseq2_Mouse</w:t>
            </w:r>
          </w:p>
        </w:tc>
        <w:tc>
          <w:tcPr>
            <w:tcW w:w="2835" w:type="dxa"/>
          </w:tcPr>
          <w:p w14:paraId="727D7DE2" w14:textId="59FDD5E9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90047</w:t>
            </w:r>
          </w:p>
        </w:tc>
      </w:tr>
      <w:tr w:rsidR="00C57AEF" w:rsidRPr="00B34577" w14:paraId="34317F58" w14:textId="77777777" w:rsidTr="00142ED3">
        <w:tc>
          <w:tcPr>
            <w:tcW w:w="1413" w:type="dxa"/>
            <w:vMerge/>
          </w:tcPr>
          <w:p w14:paraId="505F72E7" w14:textId="498AC102" w:rsidR="00C57AEF" w:rsidRPr="00B34577" w:rsidRDefault="00C57AEF" w:rsidP="00567973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1702D0F6" w14:textId="422ED9BD" w:rsidR="00C57AEF" w:rsidRPr="00B34577" w:rsidRDefault="000E1058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9</w:t>
            </w:r>
          </w:p>
        </w:tc>
        <w:tc>
          <w:tcPr>
            <w:tcW w:w="3119" w:type="dxa"/>
          </w:tcPr>
          <w:p w14:paraId="6217203E" w14:textId="5F654C7F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Invitro_NPCs_C1_Human</w:t>
            </w:r>
          </w:p>
        </w:tc>
        <w:tc>
          <w:tcPr>
            <w:tcW w:w="2835" w:type="dxa"/>
          </w:tcPr>
          <w:p w14:paraId="2C3CD12D" w14:textId="4B3DF3D5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02066</w:t>
            </w:r>
          </w:p>
        </w:tc>
      </w:tr>
      <w:tr w:rsidR="00C57AEF" w:rsidRPr="00B34577" w14:paraId="23D9E8BE" w14:textId="77777777" w:rsidTr="00142ED3">
        <w:tc>
          <w:tcPr>
            <w:tcW w:w="1413" w:type="dxa"/>
            <w:vMerge/>
          </w:tcPr>
          <w:p w14:paraId="36330CA6" w14:textId="5DE2D0C9" w:rsidR="00C57AEF" w:rsidRPr="00B34577" w:rsidRDefault="00C57AEF" w:rsidP="00567973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462AD7F2" w14:textId="0A9471ED" w:rsidR="00C57AEF" w:rsidRPr="00B34577" w:rsidRDefault="000E1058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0</w:t>
            </w:r>
          </w:p>
        </w:tc>
        <w:tc>
          <w:tcPr>
            <w:tcW w:w="3119" w:type="dxa"/>
          </w:tcPr>
          <w:p w14:paraId="74AB28DE" w14:textId="4C3496B4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Lung_development_C1_Mouse</w:t>
            </w:r>
          </w:p>
        </w:tc>
        <w:tc>
          <w:tcPr>
            <w:tcW w:w="2835" w:type="dxa"/>
          </w:tcPr>
          <w:p w14:paraId="654BB133" w14:textId="1717075E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52583</w:t>
            </w:r>
          </w:p>
        </w:tc>
      </w:tr>
      <w:tr w:rsidR="00C57AEF" w:rsidRPr="00B34577" w14:paraId="7D25D2E9" w14:textId="77777777" w:rsidTr="00142ED3">
        <w:tc>
          <w:tcPr>
            <w:tcW w:w="1413" w:type="dxa"/>
            <w:vMerge/>
          </w:tcPr>
          <w:p w14:paraId="140229B0" w14:textId="044BCEF5" w:rsidR="00C57AEF" w:rsidRPr="00B34577" w:rsidRDefault="00C57AEF" w:rsidP="00567973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3D0E778E" w14:textId="56BC84BD" w:rsidR="00C57AEF" w:rsidRPr="00B34577" w:rsidRDefault="000E1058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1</w:t>
            </w:r>
          </w:p>
        </w:tc>
        <w:tc>
          <w:tcPr>
            <w:tcW w:w="3119" w:type="dxa"/>
          </w:tcPr>
          <w:p w14:paraId="6F0D5082" w14:textId="188646D1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Medial_ganglionic_eminence_C1_Mouse</w:t>
            </w:r>
          </w:p>
        </w:tc>
        <w:tc>
          <w:tcPr>
            <w:tcW w:w="2835" w:type="dxa"/>
          </w:tcPr>
          <w:p w14:paraId="6CD687D4" w14:textId="3A9D9780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94641</w:t>
            </w:r>
          </w:p>
        </w:tc>
      </w:tr>
      <w:tr w:rsidR="00C57AEF" w:rsidRPr="00B34577" w14:paraId="01CAA341" w14:textId="77777777" w:rsidTr="00142ED3">
        <w:tc>
          <w:tcPr>
            <w:tcW w:w="1413" w:type="dxa"/>
            <w:vMerge/>
          </w:tcPr>
          <w:p w14:paraId="58C49A8C" w14:textId="2F36D158" w:rsidR="00C57AEF" w:rsidRPr="00B34577" w:rsidRDefault="00C57AEF" w:rsidP="00567973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0A57009D" w14:textId="5CCEF53C" w:rsidR="00C57AEF" w:rsidRPr="00B34577" w:rsidRDefault="000E1058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2</w:t>
            </w:r>
          </w:p>
        </w:tc>
        <w:tc>
          <w:tcPr>
            <w:tcW w:w="3119" w:type="dxa"/>
          </w:tcPr>
          <w:p w14:paraId="46BF4261" w14:textId="72578814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mESC_invitro_ramDAseq_Mouse</w:t>
            </w:r>
            <w:proofErr w:type="spellEnd"/>
          </w:p>
        </w:tc>
        <w:tc>
          <w:tcPr>
            <w:tcW w:w="2835" w:type="dxa"/>
          </w:tcPr>
          <w:p w14:paraId="326257AF" w14:textId="7F7A8723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98664</w:t>
            </w:r>
          </w:p>
        </w:tc>
      </w:tr>
      <w:tr w:rsidR="00C57AEF" w:rsidRPr="00B34577" w14:paraId="0D1CA796" w14:textId="77777777" w:rsidTr="00142ED3">
        <w:tc>
          <w:tcPr>
            <w:tcW w:w="1413" w:type="dxa"/>
            <w:vMerge/>
          </w:tcPr>
          <w:p w14:paraId="7CABC191" w14:textId="221300CC" w:rsidR="00C57AEF" w:rsidRPr="00B34577" w:rsidRDefault="00C57AEF" w:rsidP="00567973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28AA5F3B" w14:textId="263AE16C" w:rsidR="00C57AEF" w:rsidRPr="00B34577" w:rsidRDefault="000E1058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3</w:t>
            </w:r>
          </w:p>
        </w:tc>
        <w:tc>
          <w:tcPr>
            <w:tcW w:w="3119" w:type="dxa"/>
          </w:tcPr>
          <w:p w14:paraId="2B143313" w14:textId="230C6466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Neural_stem_cells_Dropseq_Mouse</w:t>
            </w:r>
            <w:proofErr w:type="spellEnd"/>
          </w:p>
        </w:tc>
        <w:tc>
          <w:tcPr>
            <w:tcW w:w="2835" w:type="dxa"/>
          </w:tcPr>
          <w:p w14:paraId="40F8352C" w14:textId="23454FFC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07122</w:t>
            </w:r>
          </w:p>
        </w:tc>
      </w:tr>
      <w:tr w:rsidR="00C57AEF" w:rsidRPr="00B34577" w14:paraId="2E21CA55" w14:textId="77777777" w:rsidTr="00142ED3">
        <w:tc>
          <w:tcPr>
            <w:tcW w:w="1413" w:type="dxa"/>
            <w:vMerge/>
          </w:tcPr>
          <w:p w14:paraId="717A52BD" w14:textId="6CD08C21" w:rsidR="00C57AEF" w:rsidRPr="00B34577" w:rsidRDefault="00C57AEF" w:rsidP="00567973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53BD29EB" w14:textId="1A6FD072" w:rsidR="00C57AEF" w:rsidRPr="00B34577" w:rsidRDefault="000E1058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4</w:t>
            </w:r>
          </w:p>
        </w:tc>
        <w:tc>
          <w:tcPr>
            <w:tcW w:w="3119" w:type="dxa"/>
          </w:tcPr>
          <w:p w14:paraId="1AFE0B6B" w14:textId="2D745DB8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Oligodendrocytes_timepoints_C1_Mouse</w:t>
            </w:r>
          </w:p>
        </w:tc>
        <w:tc>
          <w:tcPr>
            <w:tcW w:w="2835" w:type="dxa"/>
          </w:tcPr>
          <w:p w14:paraId="1F08C2B1" w14:textId="1B941A27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75330</w:t>
            </w:r>
          </w:p>
        </w:tc>
      </w:tr>
      <w:tr w:rsidR="00C57AEF" w:rsidRPr="00B34577" w14:paraId="2903B5EF" w14:textId="77777777" w:rsidTr="00142ED3">
        <w:tc>
          <w:tcPr>
            <w:tcW w:w="1413" w:type="dxa"/>
            <w:vMerge/>
          </w:tcPr>
          <w:p w14:paraId="2A4778F4" w14:textId="40B8CC9C" w:rsidR="00C57AEF" w:rsidRPr="00B34577" w:rsidRDefault="00C57AEF" w:rsidP="00567973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323D357F" w14:textId="614F9A60" w:rsidR="00C57AEF" w:rsidRPr="00B34577" w:rsidRDefault="000E1058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5</w:t>
            </w:r>
          </w:p>
        </w:tc>
        <w:tc>
          <w:tcPr>
            <w:tcW w:w="3119" w:type="dxa"/>
          </w:tcPr>
          <w:p w14:paraId="713A1795" w14:textId="7077BF7E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Pancreatic_alpha_cell_Smartseq2_Mouse</w:t>
            </w:r>
          </w:p>
        </w:tc>
        <w:tc>
          <w:tcPr>
            <w:tcW w:w="2835" w:type="dxa"/>
          </w:tcPr>
          <w:p w14:paraId="5CA7B626" w14:textId="0EAF0A33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87375</w:t>
            </w:r>
          </w:p>
        </w:tc>
      </w:tr>
      <w:tr w:rsidR="00C57AEF" w:rsidRPr="00B34577" w14:paraId="3120CD3D" w14:textId="77777777" w:rsidTr="00142ED3">
        <w:tc>
          <w:tcPr>
            <w:tcW w:w="1413" w:type="dxa"/>
            <w:vMerge/>
          </w:tcPr>
          <w:p w14:paraId="5595E17E" w14:textId="7E933F86" w:rsidR="00C57AEF" w:rsidRPr="00B34577" w:rsidRDefault="00C57AEF" w:rsidP="00567973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7E556775" w14:textId="12D06104" w:rsidR="00C57AEF" w:rsidRPr="00B34577" w:rsidRDefault="000E1058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6</w:t>
            </w:r>
          </w:p>
        </w:tc>
        <w:tc>
          <w:tcPr>
            <w:tcW w:w="3119" w:type="dxa"/>
          </w:tcPr>
          <w:p w14:paraId="2D6EFA4D" w14:textId="3CFA3C5C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Pancreatic_beta_cell_Smartseq2_Mouse</w:t>
            </w:r>
          </w:p>
        </w:tc>
        <w:tc>
          <w:tcPr>
            <w:tcW w:w="2835" w:type="dxa"/>
          </w:tcPr>
          <w:p w14:paraId="15852D1F" w14:textId="35B74C73" w:rsidR="00C57AEF" w:rsidRPr="00B34577" w:rsidRDefault="00C57AEF" w:rsidP="00987153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87375</w:t>
            </w:r>
          </w:p>
        </w:tc>
      </w:tr>
      <w:tr w:rsidR="008B77E2" w:rsidRPr="00B34577" w14:paraId="2148616F" w14:textId="77777777" w:rsidTr="00142ED3">
        <w:tc>
          <w:tcPr>
            <w:tcW w:w="1413" w:type="dxa"/>
            <w:vMerge/>
          </w:tcPr>
          <w:p w14:paraId="6DDDE806" w14:textId="77777777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751B1A86" w14:textId="3A2F78F0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7</w:t>
            </w:r>
          </w:p>
        </w:tc>
        <w:tc>
          <w:tcPr>
            <w:tcW w:w="3119" w:type="dxa"/>
          </w:tcPr>
          <w:p w14:paraId="2BD579B2" w14:textId="4A3F54B8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Thymus_Dropseq_Mouse</w:t>
            </w:r>
            <w:proofErr w:type="spellEnd"/>
          </w:p>
        </w:tc>
        <w:tc>
          <w:tcPr>
            <w:tcW w:w="2835" w:type="dxa"/>
          </w:tcPr>
          <w:p w14:paraId="37AA749C" w14:textId="7AA20642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07910</w:t>
            </w:r>
          </w:p>
        </w:tc>
      </w:tr>
      <w:tr w:rsidR="008B77E2" w:rsidRPr="00B34577" w14:paraId="195EB51E" w14:textId="77777777" w:rsidTr="00142ED3">
        <w:tc>
          <w:tcPr>
            <w:tcW w:w="1413" w:type="dxa"/>
            <w:vMerge/>
          </w:tcPr>
          <w:p w14:paraId="7E932537" w14:textId="1C646087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61FCFBA6" w14:textId="130E15C7" w:rsidR="008B77E2" w:rsidRPr="00B34577" w:rsidRDefault="00955A07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*</w:t>
            </w:r>
            <w:r w:rsidR="00035D14" w:rsidRPr="00B34577">
              <w:rPr>
                <w:bCs/>
                <w:sz w:val="16"/>
                <w:szCs w:val="16"/>
              </w:rPr>
              <w:t>Zebrafish</w:t>
            </w:r>
          </w:p>
        </w:tc>
        <w:tc>
          <w:tcPr>
            <w:tcW w:w="3119" w:type="dxa"/>
          </w:tcPr>
          <w:p w14:paraId="414F0D56" w14:textId="6045D92E" w:rsidR="008B77E2" w:rsidRPr="00B34577" w:rsidRDefault="0002594F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Early</w:t>
            </w:r>
            <w:r w:rsidR="00907CD6" w:rsidRPr="00B34577">
              <w:rPr>
                <w:bCs/>
                <w:sz w:val="16"/>
                <w:szCs w:val="16"/>
              </w:rPr>
              <w:t>_development_</w:t>
            </w:r>
            <w:r w:rsidRPr="00B34577">
              <w:rPr>
                <w:bCs/>
                <w:sz w:val="16"/>
                <w:szCs w:val="16"/>
              </w:rPr>
              <w:t>Dropseq</w:t>
            </w:r>
            <w:r w:rsidR="00907CD6" w:rsidRPr="00B34577">
              <w:rPr>
                <w:bCs/>
                <w:sz w:val="16"/>
                <w:szCs w:val="16"/>
              </w:rPr>
              <w:t>_Zebrafish</w:t>
            </w:r>
            <w:proofErr w:type="spellEnd"/>
          </w:p>
        </w:tc>
        <w:tc>
          <w:tcPr>
            <w:tcW w:w="2835" w:type="dxa"/>
          </w:tcPr>
          <w:p w14:paraId="10BF63A7" w14:textId="4A52B65F" w:rsidR="008B77E2" w:rsidRPr="00B34577" w:rsidRDefault="0048536F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06587</w:t>
            </w:r>
          </w:p>
        </w:tc>
      </w:tr>
      <w:tr w:rsidR="008B77E2" w:rsidRPr="00B34577" w14:paraId="28711757" w14:textId="77777777" w:rsidTr="00142ED3">
        <w:tc>
          <w:tcPr>
            <w:tcW w:w="1413" w:type="dxa"/>
            <w:vMerge w:val="restart"/>
          </w:tcPr>
          <w:p w14:paraId="3856FBD5" w14:textId="363F19B7" w:rsidR="008B77E2" w:rsidRPr="00B34577" w:rsidRDefault="008B77E2" w:rsidP="008B77E2">
            <w:pPr>
              <w:spacing w:line="360" w:lineRule="auto"/>
              <w:outlineLvl w:val="0"/>
              <w:rPr>
                <w:b/>
                <w:sz w:val="16"/>
                <w:szCs w:val="16"/>
              </w:rPr>
            </w:pPr>
            <w:r w:rsidRPr="00B34577">
              <w:rPr>
                <w:b/>
                <w:sz w:val="16"/>
                <w:szCs w:val="16"/>
              </w:rPr>
              <w:t xml:space="preserve">Testing dataset </w:t>
            </w:r>
          </w:p>
          <w:p w14:paraId="259A6096" w14:textId="22CEFB5E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 xml:space="preserve">See Supp. Table 1 of CCAT </w:t>
            </w:r>
            <w:r w:rsidRPr="00B34577">
              <w:rPr>
                <w:bCs/>
                <w:sz w:val="16"/>
                <w:szCs w:val="16"/>
              </w:rPr>
              <w:fldChar w:fldCharType="begin"/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 &lt;EndNote&gt;&lt;Cite&gt;&lt;Author&gt;Teschendorff&lt;/Author&gt;&lt;Year&gt;2021&lt;/Year&gt;&lt;RecNum&gt;20&lt;/RecNum&gt;&lt;DisplayText&gt;[2]&lt;/DisplayText&gt;&lt;record&gt;&lt;rec-number&gt;20&lt;/rec-number&gt;&lt;foreign-keys&gt;&lt;key app="EN" db-id="r9tvt2ds4pdd2aewatt5aps5v5pe2radxpd2" timestamp="1649307252"&gt;20&lt;/key&gt;&lt;/foreign-keys&gt;&lt;ref-type name="Journal Article"&gt;17&lt;/ref-type&gt;&lt;contributors&gt;&lt;authors&gt;&lt;author&gt;Teschendorff, A. E.&lt;/author&gt;&lt;author&gt;Maity, A. K.&lt;/author&gt;&lt;author&gt;Hu, X.&lt;/author&gt;&lt;author&gt;Weiyan, C.&lt;/author&gt;&lt;author&gt;Lechner, M.&lt;/author&gt;&lt;/authors&gt;&lt;/contributors&gt;&lt;auth-address&gt;CAS Key Lab of Computational Biology, CAS-MPG Partner Institute for Computational Biology, Shanghai Institute of Nutrition and Health, Shanghai Institutes for Biological Sciences, University of Chinese Academy of Sciences, Chinese Academy of Sciences, Shanghai 200031, China.&amp;#xD;UCL Cancer Institute, University College London, London WC1E 6BT, UK.&amp;#xD;Department of Otolaryngology-Head and Neck Surgery, Stanford University School of Medicine, Palo Alto, CA 94305-5739, USA.&lt;/auth-address&gt;&lt;titles&gt;&lt;title&gt;Ultra-fast scalable estimation of single-cell differentiation potency from scRNA-Seq data&lt;/title&gt;&lt;secondary-title&gt;Bioinformatics&lt;/secondary-title&gt;&lt;/titles&gt;&lt;periodical&gt;&lt;full-title&gt;Bioinformatics&lt;/full-title&gt;&lt;/periodical&gt;&lt;pages&gt;1528-1534&lt;/pages&gt;&lt;volume&gt;37&lt;/volume&gt;&lt;number&gt;11&lt;/number&gt;&lt;edition&gt;2020/11/28&lt;/edition&gt;&lt;keywords&gt;&lt;keyword&gt;Cell Differentiation&lt;/keyword&gt;&lt;keyword&gt;Gene Expression Profiling&lt;/keyword&gt;&lt;keyword&gt;*RNA, Small Cytoplasmic&lt;/keyword&gt;&lt;keyword&gt;Sequence Analysis, RNA&lt;/keyword&gt;&lt;keyword&gt;*Single-Cell Analysis&lt;/keyword&gt;&lt;keyword&gt;Software&lt;/keyword&gt;&lt;/keywords&gt;&lt;dates&gt;&lt;year&gt;2021&lt;/year&gt;&lt;pub-dates&gt;&lt;date&gt;Jul 12&lt;/date&gt;&lt;/pub-dates&gt;&lt;/dates&gt;&lt;isbn&gt;1367-4811 (Electronic)&amp;#xD;1367-4803 (Linking)&lt;/isbn&gt;&lt;accession-num&gt;33244588&lt;/accession-num&gt;&lt;urls&gt;&lt;related-urls&gt;&lt;url&gt;https://www.ncbi.nlm.nih.gov/pubmed/33244588&lt;/url&gt;&lt;/related-urls&gt;&lt;/urls&gt;&lt;custom2&gt;PMC8275983&lt;/custom2&gt;&lt;electronic-resource-num&gt;10.1093/bioinformatics/btaa987&lt;/electronic-resource-num&gt;&lt;/record&gt;&lt;/Cite&gt;&lt;/EndNote&gt;</w:instrText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BF7FBA" w:rsidRPr="00B34577">
              <w:rPr>
                <w:bCs/>
                <w:noProof/>
                <w:sz w:val="16"/>
                <w:szCs w:val="16"/>
              </w:rPr>
              <w:t>[2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  <w:r w:rsidRPr="00B34577">
              <w:rPr>
                <w:bCs/>
                <w:sz w:val="16"/>
                <w:szCs w:val="16"/>
              </w:rPr>
              <w:t xml:space="preserve"> for details.</w:t>
            </w:r>
          </w:p>
        </w:tc>
        <w:tc>
          <w:tcPr>
            <w:tcW w:w="992" w:type="dxa"/>
          </w:tcPr>
          <w:p w14:paraId="3C27D183" w14:textId="41EFF85E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1</w:t>
            </w:r>
          </w:p>
        </w:tc>
        <w:tc>
          <w:tcPr>
            <w:tcW w:w="3119" w:type="dxa"/>
          </w:tcPr>
          <w:p w14:paraId="5E9D6C79" w14:textId="7784D74B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Embryo_hESC_C1_Human</w:t>
            </w:r>
          </w:p>
        </w:tc>
        <w:tc>
          <w:tcPr>
            <w:tcW w:w="2835" w:type="dxa"/>
          </w:tcPr>
          <w:p w14:paraId="58574EA6" w14:textId="24B57B88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75748</w:t>
            </w:r>
          </w:p>
        </w:tc>
      </w:tr>
      <w:tr w:rsidR="008B77E2" w:rsidRPr="00B34577" w14:paraId="48DED9DB" w14:textId="77777777" w:rsidTr="00142ED3">
        <w:tc>
          <w:tcPr>
            <w:tcW w:w="1413" w:type="dxa"/>
            <w:vMerge/>
          </w:tcPr>
          <w:p w14:paraId="3CD8A620" w14:textId="77777777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44FE298C" w14:textId="2E18157A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2</w:t>
            </w:r>
          </w:p>
        </w:tc>
        <w:tc>
          <w:tcPr>
            <w:tcW w:w="3119" w:type="dxa"/>
          </w:tcPr>
          <w:p w14:paraId="658CB966" w14:textId="68929CB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Embryo_0h_C1_Human</w:t>
            </w:r>
          </w:p>
        </w:tc>
        <w:tc>
          <w:tcPr>
            <w:tcW w:w="2835" w:type="dxa"/>
          </w:tcPr>
          <w:p w14:paraId="62B15A37" w14:textId="60AD8271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75748</w:t>
            </w:r>
          </w:p>
        </w:tc>
      </w:tr>
      <w:tr w:rsidR="008B77E2" w:rsidRPr="00B34577" w14:paraId="4AC4AB46" w14:textId="77777777" w:rsidTr="00142ED3">
        <w:tc>
          <w:tcPr>
            <w:tcW w:w="1413" w:type="dxa"/>
            <w:vMerge/>
          </w:tcPr>
          <w:p w14:paraId="62107DE1" w14:textId="77777777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68FACBE9" w14:textId="6CFCAF4D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3</w:t>
            </w:r>
          </w:p>
        </w:tc>
        <w:tc>
          <w:tcPr>
            <w:tcW w:w="3119" w:type="dxa"/>
          </w:tcPr>
          <w:p w14:paraId="786D9803" w14:textId="656A5C63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Skeletal_muscle_myblast_C1_Human</w:t>
            </w:r>
          </w:p>
        </w:tc>
        <w:tc>
          <w:tcPr>
            <w:tcW w:w="2835" w:type="dxa"/>
          </w:tcPr>
          <w:p w14:paraId="1F6D9A49" w14:textId="439221C4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52529</w:t>
            </w:r>
          </w:p>
        </w:tc>
      </w:tr>
      <w:tr w:rsidR="008B77E2" w:rsidRPr="00B34577" w14:paraId="4D86869F" w14:textId="77777777" w:rsidTr="00142ED3">
        <w:tc>
          <w:tcPr>
            <w:tcW w:w="1413" w:type="dxa"/>
            <w:vMerge/>
          </w:tcPr>
          <w:p w14:paraId="49FA90CF" w14:textId="77777777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5F682E8C" w14:textId="34DE0FD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4</w:t>
            </w:r>
          </w:p>
        </w:tc>
        <w:tc>
          <w:tcPr>
            <w:tcW w:w="3119" w:type="dxa"/>
          </w:tcPr>
          <w:p w14:paraId="3ACE8EAC" w14:textId="71103224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Pancreas_Smartseq2_Mouse</w:t>
            </w:r>
          </w:p>
        </w:tc>
        <w:tc>
          <w:tcPr>
            <w:tcW w:w="2835" w:type="dxa"/>
          </w:tcPr>
          <w:p w14:paraId="21441FD9" w14:textId="05D18909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15931</w:t>
            </w:r>
          </w:p>
        </w:tc>
      </w:tr>
      <w:tr w:rsidR="008B77E2" w:rsidRPr="00B34577" w14:paraId="7B296CFE" w14:textId="77777777" w:rsidTr="00142ED3">
        <w:tc>
          <w:tcPr>
            <w:tcW w:w="1413" w:type="dxa"/>
            <w:vMerge/>
          </w:tcPr>
          <w:p w14:paraId="34B0B64A" w14:textId="77777777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74C6CF47" w14:textId="4612701D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5</w:t>
            </w:r>
          </w:p>
        </w:tc>
        <w:tc>
          <w:tcPr>
            <w:tcW w:w="3119" w:type="dxa"/>
          </w:tcPr>
          <w:p w14:paraId="0A0ACB3C" w14:textId="305D9D42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Lung_epithelial</w:t>
            </w:r>
            <w:proofErr w:type="spellEnd"/>
            <w:r w:rsidRPr="00B34577">
              <w:rPr>
                <w:bCs/>
                <w:sz w:val="16"/>
                <w:szCs w:val="16"/>
              </w:rPr>
              <w:t>, C1_Mouse</w:t>
            </w:r>
          </w:p>
        </w:tc>
        <w:tc>
          <w:tcPr>
            <w:tcW w:w="2835" w:type="dxa"/>
          </w:tcPr>
          <w:p w14:paraId="5B237AC3" w14:textId="05238C55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52583</w:t>
            </w:r>
          </w:p>
        </w:tc>
      </w:tr>
      <w:tr w:rsidR="008B77E2" w:rsidRPr="00B34577" w14:paraId="5966EFF5" w14:textId="77777777" w:rsidTr="00142ED3">
        <w:tc>
          <w:tcPr>
            <w:tcW w:w="1413" w:type="dxa"/>
            <w:vMerge/>
          </w:tcPr>
          <w:p w14:paraId="4F5D28BA" w14:textId="77777777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3633650A" w14:textId="4C63ED8A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6</w:t>
            </w:r>
          </w:p>
        </w:tc>
        <w:tc>
          <w:tcPr>
            <w:tcW w:w="3119" w:type="dxa"/>
          </w:tcPr>
          <w:p w14:paraId="6CB7F7F6" w14:textId="42817FA2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Neural_precursor_D1, C1_Human</w:t>
            </w:r>
          </w:p>
        </w:tc>
        <w:tc>
          <w:tcPr>
            <w:tcW w:w="2835" w:type="dxa"/>
          </w:tcPr>
          <w:p w14:paraId="68B09592" w14:textId="3899A978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02066</w:t>
            </w:r>
          </w:p>
        </w:tc>
      </w:tr>
      <w:tr w:rsidR="008B77E2" w:rsidRPr="00B34577" w14:paraId="758075E2" w14:textId="77777777" w:rsidTr="00142ED3">
        <w:tc>
          <w:tcPr>
            <w:tcW w:w="1413" w:type="dxa"/>
            <w:vMerge/>
          </w:tcPr>
          <w:p w14:paraId="7A9FCEBD" w14:textId="77777777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58385D3C" w14:textId="309C9B4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7</w:t>
            </w:r>
          </w:p>
        </w:tc>
        <w:tc>
          <w:tcPr>
            <w:tcW w:w="3119" w:type="dxa"/>
          </w:tcPr>
          <w:p w14:paraId="055DA1FD" w14:textId="1874D56A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Neural_precursor_D3, C1_Human</w:t>
            </w:r>
          </w:p>
        </w:tc>
        <w:tc>
          <w:tcPr>
            <w:tcW w:w="2835" w:type="dxa"/>
          </w:tcPr>
          <w:p w14:paraId="741C1C8E" w14:textId="17F7329E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02066</w:t>
            </w:r>
          </w:p>
        </w:tc>
      </w:tr>
      <w:tr w:rsidR="008B77E2" w:rsidRPr="00B34577" w14:paraId="19C1F1EA" w14:textId="77777777" w:rsidTr="00142ED3">
        <w:tc>
          <w:tcPr>
            <w:tcW w:w="1413" w:type="dxa"/>
            <w:vMerge/>
          </w:tcPr>
          <w:p w14:paraId="4373B0A3" w14:textId="77777777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2D0CA335" w14:textId="02FDCBF6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8</w:t>
            </w:r>
          </w:p>
        </w:tc>
        <w:tc>
          <w:tcPr>
            <w:tcW w:w="3119" w:type="dxa"/>
          </w:tcPr>
          <w:p w14:paraId="58DDF2E2" w14:textId="42545AC8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epatoblast_Smartseq2_Mouse</w:t>
            </w:r>
          </w:p>
        </w:tc>
        <w:tc>
          <w:tcPr>
            <w:tcW w:w="2835" w:type="dxa"/>
          </w:tcPr>
          <w:p w14:paraId="55BB9EA5" w14:textId="0D6B58DC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90047</w:t>
            </w:r>
          </w:p>
        </w:tc>
      </w:tr>
      <w:tr w:rsidR="008B77E2" w:rsidRPr="00B34577" w14:paraId="20823108" w14:textId="77777777" w:rsidTr="00142ED3">
        <w:tc>
          <w:tcPr>
            <w:tcW w:w="1413" w:type="dxa"/>
            <w:vMerge/>
          </w:tcPr>
          <w:p w14:paraId="42AAC08E" w14:textId="77777777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452F5FBB" w14:textId="5D8655B0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9</w:t>
            </w:r>
          </w:p>
        </w:tc>
        <w:tc>
          <w:tcPr>
            <w:tcW w:w="3119" w:type="dxa"/>
          </w:tcPr>
          <w:p w14:paraId="45786D43" w14:textId="4DF36B3A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Brain_D0D26_CELseq_Human</w:t>
            </w:r>
          </w:p>
        </w:tc>
        <w:tc>
          <w:tcPr>
            <w:tcW w:w="2835" w:type="dxa"/>
          </w:tcPr>
          <w:p w14:paraId="3804857F" w14:textId="5C62C2CF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86977</w:t>
            </w:r>
          </w:p>
        </w:tc>
      </w:tr>
      <w:tr w:rsidR="008B77E2" w:rsidRPr="00B34577" w14:paraId="48338EA9" w14:textId="77777777" w:rsidTr="00142ED3">
        <w:tc>
          <w:tcPr>
            <w:tcW w:w="1413" w:type="dxa"/>
            <w:vMerge/>
          </w:tcPr>
          <w:p w14:paraId="1628A9AC" w14:textId="77777777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08662890" w14:textId="50D80FF1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0</w:t>
            </w:r>
          </w:p>
        </w:tc>
        <w:tc>
          <w:tcPr>
            <w:tcW w:w="3119" w:type="dxa"/>
          </w:tcPr>
          <w:p w14:paraId="522ECE4A" w14:textId="0FD9CE7C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Brain_D0D40_CELseq_Human</w:t>
            </w:r>
          </w:p>
        </w:tc>
        <w:tc>
          <w:tcPr>
            <w:tcW w:w="2835" w:type="dxa"/>
          </w:tcPr>
          <w:p w14:paraId="68ACCCA4" w14:textId="2F771FC6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86977</w:t>
            </w:r>
          </w:p>
        </w:tc>
      </w:tr>
      <w:tr w:rsidR="008B77E2" w:rsidRPr="00B34577" w14:paraId="69C0E0C6" w14:textId="77777777" w:rsidTr="00142ED3">
        <w:tc>
          <w:tcPr>
            <w:tcW w:w="1413" w:type="dxa"/>
            <w:vMerge/>
          </w:tcPr>
          <w:p w14:paraId="50B6553E" w14:textId="77777777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0001036E" w14:textId="6F8E0141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1</w:t>
            </w:r>
          </w:p>
        </w:tc>
        <w:tc>
          <w:tcPr>
            <w:tcW w:w="3119" w:type="dxa"/>
          </w:tcPr>
          <w:p w14:paraId="41ED5413" w14:textId="1868F11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Brain_D0D54_CELseq_Human</w:t>
            </w:r>
          </w:p>
        </w:tc>
        <w:tc>
          <w:tcPr>
            <w:tcW w:w="2835" w:type="dxa"/>
          </w:tcPr>
          <w:p w14:paraId="48BF30D3" w14:textId="1D6ACBA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86977</w:t>
            </w:r>
          </w:p>
        </w:tc>
      </w:tr>
      <w:tr w:rsidR="008B77E2" w:rsidRPr="00B34577" w14:paraId="28DE3760" w14:textId="77777777" w:rsidTr="00142ED3">
        <w:tc>
          <w:tcPr>
            <w:tcW w:w="1413" w:type="dxa"/>
            <w:vMerge/>
          </w:tcPr>
          <w:p w14:paraId="5CB9FBDA" w14:textId="65FFB3BC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0ADF3F85" w14:textId="7D3D26BD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2</w:t>
            </w:r>
          </w:p>
        </w:tc>
        <w:tc>
          <w:tcPr>
            <w:tcW w:w="3119" w:type="dxa"/>
          </w:tcPr>
          <w:p w14:paraId="31948E4F" w14:textId="1A6ED909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Brain_InDrop_Mouse</w:t>
            </w:r>
            <w:proofErr w:type="spellEnd"/>
          </w:p>
        </w:tc>
        <w:tc>
          <w:tcPr>
            <w:tcW w:w="2835" w:type="dxa"/>
          </w:tcPr>
          <w:p w14:paraId="2B2440FF" w14:textId="5A453B41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97390</w:t>
            </w:r>
          </w:p>
        </w:tc>
      </w:tr>
      <w:tr w:rsidR="008B77E2" w:rsidRPr="00B34577" w14:paraId="3ADB3E7B" w14:textId="77777777" w:rsidTr="00142ED3">
        <w:tc>
          <w:tcPr>
            <w:tcW w:w="1413" w:type="dxa"/>
            <w:vMerge/>
          </w:tcPr>
          <w:p w14:paraId="69BA0573" w14:textId="0392632C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6230785D" w14:textId="717018F4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3</w:t>
            </w:r>
          </w:p>
        </w:tc>
        <w:tc>
          <w:tcPr>
            <w:tcW w:w="3119" w:type="dxa"/>
          </w:tcPr>
          <w:p w14:paraId="78867840" w14:textId="671F48E6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Neural_stem_Dropseq_Mouse</w:t>
            </w:r>
            <w:proofErr w:type="spellEnd"/>
          </w:p>
        </w:tc>
        <w:tc>
          <w:tcPr>
            <w:tcW w:w="2835" w:type="dxa"/>
          </w:tcPr>
          <w:p w14:paraId="59C021BD" w14:textId="02735CB9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07122</w:t>
            </w:r>
          </w:p>
        </w:tc>
      </w:tr>
      <w:tr w:rsidR="008B77E2" w:rsidRPr="00B34577" w14:paraId="6958C8B8" w14:textId="77777777" w:rsidTr="00142ED3">
        <w:tc>
          <w:tcPr>
            <w:tcW w:w="1413" w:type="dxa"/>
            <w:vMerge/>
          </w:tcPr>
          <w:p w14:paraId="400DC812" w14:textId="6C7F305E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6E22452A" w14:textId="12FE7025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4</w:t>
            </w:r>
          </w:p>
        </w:tc>
        <w:tc>
          <w:tcPr>
            <w:tcW w:w="3119" w:type="dxa"/>
          </w:tcPr>
          <w:p w14:paraId="33C44023" w14:textId="4E736B0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Intestine_CELseq_Mouse</w:t>
            </w:r>
            <w:proofErr w:type="spellEnd"/>
          </w:p>
        </w:tc>
        <w:tc>
          <w:tcPr>
            <w:tcW w:w="2835" w:type="dxa"/>
          </w:tcPr>
          <w:p w14:paraId="0ADD5D81" w14:textId="2A3E610E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76408</w:t>
            </w:r>
          </w:p>
        </w:tc>
      </w:tr>
      <w:tr w:rsidR="008B77E2" w:rsidRPr="00B34577" w14:paraId="1DEE64DD" w14:textId="77777777" w:rsidTr="00142ED3">
        <w:tc>
          <w:tcPr>
            <w:tcW w:w="1413" w:type="dxa"/>
            <w:vMerge/>
          </w:tcPr>
          <w:p w14:paraId="15F5702C" w14:textId="5059E785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24B869C9" w14:textId="7BD8D83E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5</w:t>
            </w:r>
          </w:p>
        </w:tc>
        <w:tc>
          <w:tcPr>
            <w:tcW w:w="3119" w:type="dxa"/>
          </w:tcPr>
          <w:p w14:paraId="51BF07C1" w14:textId="2420844F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Brain_10x_Mouse</w:t>
            </w:r>
          </w:p>
        </w:tc>
        <w:tc>
          <w:tcPr>
            <w:tcW w:w="2835" w:type="dxa"/>
          </w:tcPr>
          <w:p w14:paraId="289958BF" w14:textId="7C2D990A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95315</w:t>
            </w:r>
          </w:p>
        </w:tc>
      </w:tr>
      <w:tr w:rsidR="008B77E2" w:rsidRPr="00B34577" w14:paraId="4DD74DE2" w14:textId="77777777" w:rsidTr="00142ED3">
        <w:tc>
          <w:tcPr>
            <w:tcW w:w="1413" w:type="dxa"/>
            <w:vMerge/>
          </w:tcPr>
          <w:p w14:paraId="6CB62119" w14:textId="5B76FE9D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1D5EAA3F" w14:textId="3C987B18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6</w:t>
            </w:r>
          </w:p>
        </w:tc>
        <w:tc>
          <w:tcPr>
            <w:tcW w:w="3119" w:type="dxa"/>
          </w:tcPr>
          <w:p w14:paraId="53B5EF47" w14:textId="74AE7C69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Embryo_Stem_ramDAseq_Mouse</w:t>
            </w:r>
            <w:proofErr w:type="spellEnd"/>
          </w:p>
        </w:tc>
        <w:tc>
          <w:tcPr>
            <w:tcW w:w="2835" w:type="dxa"/>
          </w:tcPr>
          <w:p w14:paraId="05A96012" w14:textId="41EB5421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98664</w:t>
            </w:r>
          </w:p>
        </w:tc>
      </w:tr>
      <w:tr w:rsidR="008B77E2" w:rsidRPr="00B34577" w14:paraId="2C2D78D0" w14:textId="77777777" w:rsidTr="00142ED3">
        <w:tc>
          <w:tcPr>
            <w:tcW w:w="1413" w:type="dxa"/>
            <w:vMerge/>
          </w:tcPr>
          <w:p w14:paraId="406A9D88" w14:textId="4E4A3BEF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481F91A2" w14:textId="4E248A63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7</w:t>
            </w:r>
          </w:p>
        </w:tc>
        <w:tc>
          <w:tcPr>
            <w:tcW w:w="3119" w:type="dxa"/>
          </w:tcPr>
          <w:p w14:paraId="7E22D3FB" w14:textId="36C5D7B2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Embryo_Scl_C1_Human</w:t>
            </w:r>
          </w:p>
        </w:tc>
        <w:tc>
          <w:tcPr>
            <w:tcW w:w="2835" w:type="dxa"/>
          </w:tcPr>
          <w:p w14:paraId="192B461D" w14:textId="231C8C55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85066</w:t>
            </w:r>
          </w:p>
        </w:tc>
      </w:tr>
      <w:tr w:rsidR="008B77E2" w:rsidRPr="00B34577" w14:paraId="28EAACE7" w14:textId="77777777" w:rsidTr="00142ED3">
        <w:tc>
          <w:tcPr>
            <w:tcW w:w="1413" w:type="dxa"/>
            <w:vMerge/>
          </w:tcPr>
          <w:p w14:paraId="674BB492" w14:textId="6D8AB80E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7397F223" w14:textId="4212C412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8</w:t>
            </w:r>
          </w:p>
        </w:tc>
        <w:tc>
          <w:tcPr>
            <w:tcW w:w="3119" w:type="dxa"/>
          </w:tcPr>
          <w:p w14:paraId="2731154A" w14:textId="15C9AF29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Embryo_Lat_C1_Human</w:t>
            </w:r>
          </w:p>
        </w:tc>
        <w:tc>
          <w:tcPr>
            <w:tcW w:w="2835" w:type="dxa"/>
          </w:tcPr>
          <w:p w14:paraId="210A7301" w14:textId="3ADD47B8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85066</w:t>
            </w:r>
          </w:p>
        </w:tc>
      </w:tr>
      <w:tr w:rsidR="008B77E2" w:rsidRPr="00B34577" w14:paraId="0F5509EC" w14:textId="77777777" w:rsidTr="00142ED3">
        <w:tc>
          <w:tcPr>
            <w:tcW w:w="1413" w:type="dxa"/>
            <w:vMerge/>
          </w:tcPr>
          <w:p w14:paraId="2CF753D3" w14:textId="6774979B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6C0C0B0C" w14:textId="35BF9D7F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1</w:t>
            </w:r>
            <w:r w:rsidRPr="00B34577">
              <w:rPr>
                <w:bCs/>
                <w:sz w:val="16"/>
                <w:szCs w:val="16"/>
              </w:rPr>
              <w:t>9</w:t>
            </w:r>
          </w:p>
        </w:tc>
        <w:tc>
          <w:tcPr>
            <w:tcW w:w="3119" w:type="dxa"/>
          </w:tcPr>
          <w:p w14:paraId="2510AF64" w14:textId="11AB003E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gramStart"/>
            <w:r w:rsidRPr="00B34577">
              <w:rPr>
                <w:bCs/>
                <w:sz w:val="16"/>
                <w:szCs w:val="16"/>
              </w:rPr>
              <w:t>Pan._</w:t>
            </w:r>
            <w:proofErr w:type="gramEnd"/>
            <w:r w:rsidRPr="00B34577">
              <w:rPr>
                <w:bCs/>
                <w:sz w:val="16"/>
                <w:szCs w:val="16"/>
              </w:rPr>
              <w:t>alpha&amp;beta_Smartseq2_Mouse</w:t>
            </w:r>
          </w:p>
        </w:tc>
        <w:tc>
          <w:tcPr>
            <w:tcW w:w="2835" w:type="dxa"/>
          </w:tcPr>
          <w:p w14:paraId="0C2555B0" w14:textId="500666C1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87375</w:t>
            </w:r>
          </w:p>
        </w:tc>
      </w:tr>
      <w:tr w:rsidR="008B77E2" w:rsidRPr="00B34577" w14:paraId="238D3CFA" w14:textId="77777777" w:rsidTr="00142ED3">
        <w:tc>
          <w:tcPr>
            <w:tcW w:w="1413" w:type="dxa"/>
            <w:vMerge/>
          </w:tcPr>
          <w:p w14:paraId="7AE605B9" w14:textId="0E5B3EE5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0C929DBF" w14:textId="7F518170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2</w:t>
            </w:r>
            <w:r w:rsidRPr="00B34577">
              <w:rPr>
                <w:bCs/>
                <w:sz w:val="16"/>
                <w:szCs w:val="16"/>
              </w:rPr>
              <w:t>0</w:t>
            </w:r>
          </w:p>
        </w:tc>
        <w:tc>
          <w:tcPr>
            <w:tcW w:w="3119" w:type="dxa"/>
          </w:tcPr>
          <w:p w14:paraId="6FBA51F8" w14:textId="578A8EEF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Blood_C1_Mouse</w:t>
            </w:r>
          </w:p>
        </w:tc>
        <w:tc>
          <w:tcPr>
            <w:tcW w:w="2835" w:type="dxa"/>
          </w:tcPr>
          <w:p w14:paraId="59E79007" w14:textId="368CD0E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60783</w:t>
            </w:r>
          </w:p>
        </w:tc>
      </w:tr>
      <w:tr w:rsidR="008B77E2" w:rsidRPr="00B34577" w14:paraId="588E6591" w14:textId="77777777" w:rsidTr="00142ED3">
        <w:tc>
          <w:tcPr>
            <w:tcW w:w="1413" w:type="dxa"/>
            <w:vMerge/>
          </w:tcPr>
          <w:p w14:paraId="58D8F4E8" w14:textId="0BD99C8F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18B44C2A" w14:textId="3FDE10C0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2</w:t>
            </w:r>
            <w:r w:rsidRPr="00B34577">
              <w:rPr>
                <w:bCs/>
                <w:sz w:val="16"/>
                <w:szCs w:val="16"/>
              </w:rPr>
              <w:t>1</w:t>
            </w:r>
          </w:p>
        </w:tc>
        <w:tc>
          <w:tcPr>
            <w:tcW w:w="3119" w:type="dxa"/>
          </w:tcPr>
          <w:p w14:paraId="57DAA7B2" w14:textId="2E8CE179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gramStart"/>
            <w:r w:rsidRPr="00B34577">
              <w:rPr>
                <w:bCs/>
                <w:sz w:val="16"/>
                <w:szCs w:val="16"/>
              </w:rPr>
              <w:t>Cort._</w:t>
            </w:r>
            <w:proofErr w:type="gramEnd"/>
            <w:r w:rsidRPr="00B34577">
              <w:rPr>
                <w:bCs/>
                <w:sz w:val="16"/>
                <w:szCs w:val="16"/>
              </w:rPr>
              <w:t>interneurons_C1_Mouse</w:t>
            </w:r>
          </w:p>
        </w:tc>
        <w:tc>
          <w:tcPr>
            <w:tcW w:w="2835" w:type="dxa"/>
          </w:tcPr>
          <w:p w14:paraId="7A603998" w14:textId="0FF9F455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90860</w:t>
            </w:r>
          </w:p>
        </w:tc>
      </w:tr>
      <w:tr w:rsidR="008B77E2" w:rsidRPr="00B34577" w14:paraId="13A92B5C" w14:textId="77777777" w:rsidTr="00142ED3">
        <w:tc>
          <w:tcPr>
            <w:tcW w:w="1413" w:type="dxa"/>
            <w:vMerge/>
          </w:tcPr>
          <w:p w14:paraId="27F50E0B" w14:textId="501DA60A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0A8D9077" w14:textId="3045ABAA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2</w:t>
            </w:r>
            <w:r w:rsidRPr="00B34577">
              <w:rPr>
                <w:bCs/>
                <w:sz w:val="16"/>
                <w:szCs w:val="16"/>
              </w:rPr>
              <w:t>2</w:t>
            </w:r>
          </w:p>
        </w:tc>
        <w:tc>
          <w:tcPr>
            <w:tcW w:w="3119" w:type="dxa"/>
          </w:tcPr>
          <w:p w14:paraId="73EBD256" w14:textId="7ACA4E6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Blastocyst_SC3seq_Mouse</w:t>
            </w:r>
          </w:p>
        </w:tc>
        <w:tc>
          <w:tcPr>
            <w:tcW w:w="2835" w:type="dxa"/>
          </w:tcPr>
          <w:p w14:paraId="38F1146B" w14:textId="51126CC6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74767</w:t>
            </w:r>
          </w:p>
        </w:tc>
      </w:tr>
      <w:tr w:rsidR="008B77E2" w:rsidRPr="00B34577" w14:paraId="5F51CE4C" w14:textId="77777777" w:rsidTr="00142ED3">
        <w:tc>
          <w:tcPr>
            <w:tcW w:w="1413" w:type="dxa"/>
            <w:vMerge/>
          </w:tcPr>
          <w:p w14:paraId="5E33AD08" w14:textId="38B31B64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3446F276" w14:textId="107A0A1B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2</w:t>
            </w:r>
            <w:r w:rsidRPr="00B34577">
              <w:rPr>
                <w:bCs/>
                <w:sz w:val="16"/>
                <w:szCs w:val="16"/>
              </w:rPr>
              <w:t>3</w:t>
            </w:r>
          </w:p>
        </w:tc>
        <w:tc>
          <w:tcPr>
            <w:tcW w:w="3119" w:type="dxa"/>
          </w:tcPr>
          <w:p w14:paraId="20D06D04" w14:textId="6AAB6BE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Thymus_Dropseq_Mouse</w:t>
            </w:r>
            <w:proofErr w:type="spellEnd"/>
          </w:p>
        </w:tc>
        <w:tc>
          <w:tcPr>
            <w:tcW w:w="2835" w:type="dxa"/>
          </w:tcPr>
          <w:p w14:paraId="76F2E540" w14:textId="219A341F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07910</w:t>
            </w:r>
          </w:p>
        </w:tc>
      </w:tr>
      <w:tr w:rsidR="008B77E2" w:rsidRPr="00B34577" w14:paraId="1DBEF927" w14:textId="77777777" w:rsidTr="00142ED3">
        <w:tc>
          <w:tcPr>
            <w:tcW w:w="1413" w:type="dxa"/>
            <w:vMerge/>
          </w:tcPr>
          <w:p w14:paraId="2BDDDF75" w14:textId="15956904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6A9F404B" w14:textId="2381067D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2</w:t>
            </w:r>
            <w:r w:rsidRPr="00B34577">
              <w:rPr>
                <w:bCs/>
                <w:sz w:val="16"/>
                <w:szCs w:val="16"/>
              </w:rPr>
              <w:t>4</w:t>
            </w:r>
          </w:p>
        </w:tc>
        <w:tc>
          <w:tcPr>
            <w:tcW w:w="3119" w:type="dxa"/>
          </w:tcPr>
          <w:p w14:paraId="7A726219" w14:textId="7F094F2F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Muscle_Microwellseq_Human</w:t>
            </w:r>
            <w:proofErr w:type="spellEnd"/>
          </w:p>
        </w:tc>
        <w:tc>
          <w:tcPr>
            <w:tcW w:w="2835" w:type="dxa"/>
          </w:tcPr>
          <w:p w14:paraId="112A45A8" w14:textId="1BB43E0C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34355</w:t>
            </w:r>
          </w:p>
        </w:tc>
      </w:tr>
      <w:tr w:rsidR="008B77E2" w:rsidRPr="00B34577" w14:paraId="6F0F8BCE" w14:textId="77777777" w:rsidTr="00142ED3">
        <w:tc>
          <w:tcPr>
            <w:tcW w:w="1413" w:type="dxa"/>
            <w:vMerge/>
          </w:tcPr>
          <w:p w14:paraId="78C715C4" w14:textId="3C5773F2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53FA5690" w14:textId="4132A261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2</w:t>
            </w:r>
            <w:r w:rsidRPr="00B34577">
              <w:rPr>
                <w:bCs/>
                <w:sz w:val="16"/>
                <w:szCs w:val="16"/>
              </w:rPr>
              <w:t>5</w:t>
            </w:r>
          </w:p>
        </w:tc>
        <w:tc>
          <w:tcPr>
            <w:tcW w:w="3119" w:type="dxa"/>
          </w:tcPr>
          <w:p w14:paraId="45D7AB41" w14:textId="058FF72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Pancreas_Microwellseq_Human</w:t>
            </w:r>
            <w:proofErr w:type="spellEnd"/>
          </w:p>
        </w:tc>
        <w:tc>
          <w:tcPr>
            <w:tcW w:w="2835" w:type="dxa"/>
          </w:tcPr>
          <w:p w14:paraId="7DD1A763" w14:textId="1262C9B2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34355</w:t>
            </w:r>
          </w:p>
        </w:tc>
      </w:tr>
      <w:tr w:rsidR="008B77E2" w:rsidRPr="00B34577" w14:paraId="1A4F7FC6" w14:textId="77777777" w:rsidTr="00142ED3">
        <w:tc>
          <w:tcPr>
            <w:tcW w:w="1413" w:type="dxa"/>
            <w:vMerge/>
          </w:tcPr>
          <w:p w14:paraId="783B4FC4" w14:textId="61DB6FD8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05B69BBE" w14:textId="753B17FF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2</w:t>
            </w:r>
            <w:r w:rsidRPr="00B34577">
              <w:rPr>
                <w:bCs/>
                <w:sz w:val="16"/>
                <w:szCs w:val="16"/>
              </w:rPr>
              <w:t>6</w:t>
            </w:r>
          </w:p>
        </w:tc>
        <w:tc>
          <w:tcPr>
            <w:tcW w:w="3119" w:type="dxa"/>
          </w:tcPr>
          <w:p w14:paraId="49816B77" w14:textId="7D962ED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Hear_Microwellseq_Human</w:t>
            </w:r>
            <w:proofErr w:type="spellEnd"/>
          </w:p>
        </w:tc>
        <w:tc>
          <w:tcPr>
            <w:tcW w:w="2835" w:type="dxa"/>
          </w:tcPr>
          <w:p w14:paraId="05048ADA" w14:textId="50486615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34355</w:t>
            </w:r>
          </w:p>
        </w:tc>
      </w:tr>
      <w:tr w:rsidR="008B77E2" w:rsidRPr="00B34577" w14:paraId="28C038D1" w14:textId="77777777" w:rsidTr="00142ED3">
        <w:tc>
          <w:tcPr>
            <w:tcW w:w="1413" w:type="dxa"/>
            <w:vMerge/>
          </w:tcPr>
          <w:p w14:paraId="3AEF2557" w14:textId="3BB0DB0D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38DDEA36" w14:textId="6796C008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2</w:t>
            </w:r>
            <w:r w:rsidRPr="00B34577">
              <w:rPr>
                <w:bCs/>
                <w:sz w:val="16"/>
                <w:szCs w:val="16"/>
              </w:rPr>
              <w:t>7</w:t>
            </w:r>
          </w:p>
        </w:tc>
        <w:tc>
          <w:tcPr>
            <w:tcW w:w="3119" w:type="dxa"/>
          </w:tcPr>
          <w:p w14:paraId="346EF209" w14:textId="232FAADF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AdrenalGland_Microwellseq_Human</w:t>
            </w:r>
            <w:proofErr w:type="spellEnd"/>
          </w:p>
        </w:tc>
        <w:tc>
          <w:tcPr>
            <w:tcW w:w="2835" w:type="dxa"/>
          </w:tcPr>
          <w:p w14:paraId="1F4803A3" w14:textId="7E9CCE2C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34355</w:t>
            </w:r>
          </w:p>
        </w:tc>
      </w:tr>
      <w:tr w:rsidR="008B77E2" w:rsidRPr="00B34577" w14:paraId="3492C40F" w14:textId="77777777" w:rsidTr="00142ED3">
        <w:tc>
          <w:tcPr>
            <w:tcW w:w="1413" w:type="dxa"/>
            <w:vMerge/>
          </w:tcPr>
          <w:p w14:paraId="1DE5AF41" w14:textId="681B8343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2D922354" w14:textId="67A3FBFC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2</w:t>
            </w:r>
            <w:r w:rsidRPr="00B34577">
              <w:rPr>
                <w:bCs/>
                <w:sz w:val="16"/>
                <w:szCs w:val="16"/>
              </w:rPr>
              <w:t>8</w:t>
            </w:r>
          </w:p>
        </w:tc>
        <w:tc>
          <w:tcPr>
            <w:tcW w:w="3119" w:type="dxa"/>
          </w:tcPr>
          <w:p w14:paraId="5A622A47" w14:textId="2D3D4468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Embryo_sciRNAseq3_Mouse</w:t>
            </w:r>
          </w:p>
        </w:tc>
        <w:tc>
          <w:tcPr>
            <w:tcW w:w="2835" w:type="dxa"/>
          </w:tcPr>
          <w:p w14:paraId="02FCBAB1" w14:textId="41D6E9C5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19945</w:t>
            </w:r>
          </w:p>
        </w:tc>
      </w:tr>
      <w:tr w:rsidR="008B77E2" w:rsidRPr="00B34577" w14:paraId="0BBF20F3" w14:textId="77777777" w:rsidTr="00142ED3">
        <w:tc>
          <w:tcPr>
            <w:tcW w:w="1413" w:type="dxa"/>
            <w:vMerge w:val="restart"/>
          </w:tcPr>
          <w:p w14:paraId="0AC095EA" w14:textId="6DF92CA9" w:rsidR="008B77E2" w:rsidRPr="00B34577" w:rsidRDefault="008B77E2" w:rsidP="008B77E2">
            <w:pPr>
              <w:spacing w:line="360" w:lineRule="auto"/>
              <w:outlineLvl w:val="0"/>
              <w:rPr>
                <w:b/>
                <w:sz w:val="16"/>
                <w:szCs w:val="16"/>
              </w:rPr>
            </w:pPr>
            <w:r w:rsidRPr="00B34577">
              <w:rPr>
                <w:b/>
                <w:sz w:val="16"/>
                <w:szCs w:val="16"/>
              </w:rPr>
              <w:t>Deconvolution analysis</w:t>
            </w:r>
          </w:p>
        </w:tc>
        <w:tc>
          <w:tcPr>
            <w:tcW w:w="992" w:type="dxa"/>
          </w:tcPr>
          <w:p w14:paraId="2C52866C" w14:textId="630F0948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scRNA</w:t>
            </w:r>
            <w:proofErr w:type="spellEnd"/>
            <w:r w:rsidRPr="00B34577">
              <w:rPr>
                <w:bCs/>
                <w:sz w:val="16"/>
                <w:szCs w:val="16"/>
              </w:rPr>
              <w:t>-seq</w:t>
            </w:r>
          </w:p>
        </w:tc>
        <w:tc>
          <w:tcPr>
            <w:tcW w:w="3119" w:type="dxa"/>
          </w:tcPr>
          <w:p w14:paraId="74FBAF6E" w14:textId="07388334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Foreskin Epidermis Human,</w:t>
            </w:r>
            <w:r w:rsidRPr="00B34577">
              <w:rPr>
                <w:rFonts w:hint="eastAsia"/>
                <w:bCs/>
                <w:sz w:val="16"/>
                <w:szCs w:val="16"/>
              </w:rPr>
              <w:t xml:space="preserve"> W</w:t>
            </w:r>
            <w:r w:rsidRPr="00B34577">
              <w:rPr>
                <w:bCs/>
                <w:sz w:val="16"/>
                <w:szCs w:val="16"/>
              </w:rPr>
              <w:t xml:space="preserve">ang </w:t>
            </w:r>
            <w:r w:rsidRPr="00B34577">
              <w:rPr>
                <w:bCs/>
                <w:i/>
                <w:iCs/>
                <w:sz w:val="16"/>
                <w:szCs w:val="16"/>
              </w:rPr>
              <w:t>et al.</w:t>
            </w:r>
            <w:r w:rsidRPr="00B34577">
              <w:rPr>
                <w:bCs/>
                <w:sz w:val="16"/>
                <w:szCs w:val="16"/>
              </w:rPr>
              <w:t xml:space="preserve"> </w:t>
            </w:r>
            <w:r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XYW5nPC9BdXRob3I+PFllYXI+MjAyMDwvWWVhcj48UmVj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</w:fldData>
              </w:fldChar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 </w:instrText>
            </w:r>
            <w:r w:rsidR="00BF7FBA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XYW5nPC9BdXRob3I+PFllYXI+MjAyMDwvWWVhcj48UmVj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</w:fldData>
              </w:fldChar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.DATA </w:instrText>
            </w:r>
            <w:r w:rsidR="00BF7FBA" w:rsidRPr="00B34577">
              <w:rPr>
                <w:bCs/>
                <w:sz w:val="16"/>
                <w:szCs w:val="16"/>
              </w:rPr>
            </w:r>
            <w:r w:rsidR="00BF7FBA" w:rsidRPr="00B34577">
              <w:rPr>
                <w:bCs/>
                <w:sz w:val="16"/>
                <w:szCs w:val="16"/>
              </w:rPr>
              <w:fldChar w:fldCharType="end"/>
            </w:r>
            <w:r w:rsidRPr="00B34577">
              <w:rPr>
                <w:bCs/>
                <w:sz w:val="16"/>
                <w:szCs w:val="16"/>
              </w:rPr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BF7FBA" w:rsidRPr="00B34577">
              <w:rPr>
                <w:bCs/>
                <w:noProof/>
                <w:sz w:val="16"/>
                <w:szCs w:val="16"/>
              </w:rPr>
              <w:t>[3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7685F2C3" w14:textId="543A10CE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47482</w:t>
            </w:r>
          </w:p>
        </w:tc>
      </w:tr>
      <w:tr w:rsidR="008B77E2" w:rsidRPr="00B34577" w14:paraId="5C9EBB69" w14:textId="77777777" w:rsidTr="00142ED3">
        <w:tc>
          <w:tcPr>
            <w:tcW w:w="1413" w:type="dxa"/>
            <w:vMerge/>
          </w:tcPr>
          <w:p w14:paraId="4E003B97" w14:textId="77777777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407CBA72" w14:textId="08A1A461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Bulk expression</w:t>
            </w:r>
          </w:p>
        </w:tc>
        <w:tc>
          <w:tcPr>
            <w:tcW w:w="3119" w:type="dxa"/>
          </w:tcPr>
          <w:p w14:paraId="0C098873" w14:textId="122777EC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E</w:t>
            </w:r>
            <w:r w:rsidRPr="00B34577">
              <w:rPr>
                <w:bCs/>
                <w:sz w:val="16"/>
                <w:szCs w:val="16"/>
              </w:rPr>
              <w:t>pidermal regeneration, Lopez-</w:t>
            </w:r>
            <w:proofErr w:type="spellStart"/>
            <w:r w:rsidRPr="00B34577">
              <w:rPr>
                <w:bCs/>
                <w:sz w:val="16"/>
                <w:szCs w:val="16"/>
              </w:rPr>
              <w:t>Pajares</w:t>
            </w:r>
            <w:proofErr w:type="spellEnd"/>
            <w:r w:rsidRPr="00B34577">
              <w:rPr>
                <w:bCs/>
                <w:sz w:val="16"/>
                <w:szCs w:val="16"/>
              </w:rPr>
              <w:t xml:space="preserve"> </w:t>
            </w:r>
            <w:r w:rsidRPr="00B34577">
              <w:rPr>
                <w:bCs/>
                <w:i/>
                <w:iCs/>
                <w:sz w:val="16"/>
                <w:szCs w:val="16"/>
              </w:rPr>
              <w:t>et al.</w:t>
            </w:r>
            <w:r w:rsidRPr="00B34577">
              <w:rPr>
                <w:bCs/>
                <w:sz w:val="16"/>
                <w:szCs w:val="16"/>
              </w:rPr>
              <w:t xml:space="preserve"> </w:t>
            </w:r>
            <w:r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Mb3Blei1QYWphcmVzPC9BdXRob3I+PFllYXI+MjAxNTwv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==
</w:fldData>
              </w:fldChar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 </w:instrText>
            </w:r>
            <w:r w:rsidR="00BF7FBA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Mb3Blei1QYWphcmVzPC9BdXRob3I+PFllYXI+MjAxNTwv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==
</w:fldData>
              </w:fldChar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.DATA </w:instrText>
            </w:r>
            <w:r w:rsidR="00BF7FBA" w:rsidRPr="00B34577">
              <w:rPr>
                <w:bCs/>
                <w:sz w:val="16"/>
                <w:szCs w:val="16"/>
              </w:rPr>
            </w:r>
            <w:r w:rsidR="00BF7FBA" w:rsidRPr="00B34577">
              <w:rPr>
                <w:bCs/>
                <w:sz w:val="16"/>
                <w:szCs w:val="16"/>
              </w:rPr>
              <w:fldChar w:fldCharType="end"/>
            </w:r>
            <w:r w:rsidRPr="00B34577">
              <w:rPr>
                <w:bCs/>
                <w:sz w:val="16"/>
                <w:szCs w:val="16"/>
              </w:rPr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BF7FBA" w:rsidRPr="00B34577">
              <w:rPr>
                <w:bCs/>
                <w:noProof/>
                <w:sz w:val="16"/>
                <w:szCs w:val="16"/>
              </w:rPr>
              <w:t>[4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64C45FDE" w14:textId="3BADB3FD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52651</w:t>
            </w:r>
          </w:p>
        </w:tc>
      </w:tr>
      <w:tr w:rsidR="008B77E2" w:rsidRPr="00B34577" w14:paraId="341E5D4D" w14:textId="77777777" w:rsidTr="00142ED3">
        <w:tc>
          <w:tcPr>
            <w:tcW w:w="1413" w:type="dxa"/>
            <w:vMerge w:val="restart"/>
          </w:tcPr>
          <w:p w14:paraId="40724DC1" w14:textId="35C8F18C" w:rsidR="008B77E2" w:rsidRPr="00B34577" w:rsidRDefault="008B77E2" w:rsidP="008B77E2">
            <w:pPr>
              <w:spacing w:line="360" w:lineRule="auto"/>
              <w:outlineLvl w:val="0"/>
              <w:rPr>
                <w:b/>
                <w:sz w:val="16"/>
                <w:szCs w:val="16"/>
              </w:rPr>
            </w:pPr>
            <w:r w:rsidRPr="00B34577">
              <w:rPr>
                <w:b/>
                <w:sz w:val="16"/>
                <w:szCs w:val="16"/>
              </w:rPr>
              <w:t>Spatial data analysis</w:t>
            </w:r>
          </w:p>
        </w:tc>
        <w:tc>
          <w:tcPr>
            <w:tcW w:w="992" w:type="dxa"/>
          </w:tcPr>
          <w:p w14:paraId="7B4F876D" w14:textId="23574DEC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earts</w:t>
            </w:r>
          </w:p>
        </w:tc>
        <w:tc>
          <w:tcPr>
            <w:tcW w:w="3119" w:type="dxa"/>
          </w:tcPr>
          <w:p w14:paraId="350B5556" w14:textId="475CE0EE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 xml:space="preserve">Mantri </w:t>
            </w:r>
            <w:r w:rsidRPr="00B34577">
              <w:rPr>
                <w:bCs/>
                <w:i/>
                <w:iCs/>
                <w:sz w:val="16"/>
                <w:szCs w:val="16"/>
              </w:rPr>
              <w:t xml:space="preserve">et al. </w:t>
            </w:r>
            <w:r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NYW50cmk8L0F1dGhvcj48WWVhcj4yMDIxPC9ZZWFyPjxS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</w:fldData>
              </w:fldChar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 </w:instrText>
            </w:r>
            <w:r w:rsidR="00BF7FBA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NYW50cmk8L0F1dGhvcj48WWVhcj4yMDIxPC9ZZWFyPjxS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</w:fldData>
              </w:fldChar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.DATA </w:instrText>
            </w:r>
            <w:r w:rsidR="00BF7FBA" w:rsidRPr="00B34577">
              <w:rPr>
                <w:bCs/>
                <w:sz w:val="16"/>
                <w:szCs w:val="16"/>
              </w:rPr>
            </w:r>
            <w:r w:rsidR="00BF7FBA" w:rsidRPr="00B34577">
              <w:rPr>
                <w:bCs/>
                <w:sz w:val="16"/>
                <w:szCs w:val="16"/>
              </w:rPr>
              <w:fldChar w:fldCharType="end"/>
            </w:r>
            <w:r w:rsidRPr="00B34577">
              <w:rPr>
                <w:bCs/>
                <w:sz w:val="16"/>
                <w:szCs w:val="16"/>
              </w:rPr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BF7FBA" w:rsidRPr="00B34577">
              <w:rPr>
                <w:bCs/>
                <w:noProof/>
                <w:sz w:val="16"/>
                <w:szCs w:val="16"/>
              </w:rPr>
              <w:t>[5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0ED59E16" w14:textId="2CBB1893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49457</w:t>
            </w:r>
          </w:p>
        </w:tc>
      </w:tr>
      <w:tr w:rsidR="008B77E2" w:rsidRPr="00B34577" w14:paraId="5E5C1AFB" w14:textId="77777777" w:rsidTr="00142ED3">
        <w:tc>
          <w:tcPr>
            <w:tcW w:w="1413" w:type="dxa"/>
            <w:vMerge/>
          </w:tcPr>
          <w:p w14:paraId="0E507FB0" w14:textId="77777777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7FD7E568" w14:textId="6220C891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Intestines</w:t>
            </w:r>
          </w:p>
        </w:tc>
        <w:tc>
          <w:tcPr>
            <w:tcW w:w="3119" w:type="dxa"/>
          </w:tcPr>
          <w:p w14:paraId="1888CD94" w14:textId="261D8FB1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Fawkner</w:t>
            </w:r>
            <w:proofErr w:type="spellEnd"/>
            <w:r w:rsidRPr="00B34577">
              <w:rPr>
                <w:bCs/>
                <w:sz w:val="16"/>
                <w:szCs w:val="16"/>
              </w:rPr>
              <w:t xml:space="preserve">-Corbett </w:t>
            </w:r>
            <w:r w:rsidRPr="00B34577">
              <w:rPr>
                <w:bCs/>
                <w:i/>
                <w:iCs/>
                <w:sz w:val="16"/>
                <w:szCs w:val="16"/>
              </w:rPr>
              <w:t>et al.</w:t>
            </w:r>
            <w:r w:rsidRPr="00B34577">
              <w:rPr>
                <w:bCs/>
                <w:sz w:val="16"/>
                <w:szCs w:val="16"/>
              </w:rPr>
              <w:t xml:space="preserve"> </w:t>
            </w:r>
            <w:r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GYXdrbmVyLUNvcmJldHQ8L0F1dGhvcj48WWVhcj4yMDIx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</w:fldData>
              </w:fldChar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 </w:instrText>
            </w:r>
            <w:r w:rsidR="00BF7FBA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GYXdrbmVyLUNvcmJldHQ8L0F1dGhvcj48WWVhcj4yMDIx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</w:fldData>
              </w:fldChar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.DATA </w:instrText>
            </w:r>
            <w:r w:rsidR="00BF7FBA" w:rsidRPr="00B34577">
              <w:rPr>
                <w:bCs/>
                <w:sz w:val="16"/>
                <w:szCs w:val="16"/>
              </w:rPr>
            </w:r>
            <w:r w:rsidR="00BF7FBA" w:rsidRPr="00B34577">
              <w:rPr>
                <w:bCs/>
                <w:sz w:val="16"/>
                <w:szCs w:val="16"/>
              </w:rPr>
              <w:fldChar w:fldCharType="end"/>
            </w:r>
            <w:r w:rsidRPr="00B34577">
              <w:rPr>
                <w:bCs/>
                <w:sz w:val="16"/>
                <w:szCs w:val="16"/>
              </w:rPr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BF7FBA" w:rsidRPr="00B34577">
              <w:rPr>
                <w:bCs/>
                <w:noProof/>
                <w:sz w:val="16"/>
                <w:szCs w:val="16"/>
              </w:rPr>
              <w:t>[6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534377EA" w14:textId="21BC641A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SE158328</w:t>
            </w:r>
          </w:p>
        </w:tc>
      </w:tr>
      <w:tr w:rsidR="008B77E2" w:rsidRPr="00B34577" w14:paraId="1A0BB3A1" w14:textId="77777777" w:rsidTr="00142ED3">
        <w:tc>
          <w:tcPr>
            <w:tcW w:w="1413" w:type="dxa"/>
            <w:vMerge w:val="restart"/>
          </w:tcPr>
          <w:p w14:paraId="7423EDA5" w14:textId="05FF0AFB" w:rsidR="008B77E2" w:rsidRPr="00B34577" w:rsidRDefault="008B77E2" w:rsidP="008B77E2">
            <w:pPr>
              <w:spacing w:line="360" w:lineRule="auto"/>
              <w:outlineLvl w:val="0"/>
              <w:rPr>
                <w:b/>
                <w:sz w:val="16"/>
                <w:szCs w:val="16"/>
              </w:rPr>
            </w:pPr>
            <w:r w:rsidRPr="00B34577">
              <w:rPr>
                <w:b/>
                <w:sz w:val="16"/>
                <w:szCs w:val="16"/>
              </w:rPr>
              <w:t>Breast cancer analysis</w:t>
            </w:r>
          </w:p>
        </w:tc>
        <w:tc>
          <w:tcPr>
            <w:tcW w:w="992" w:type="dxa"/>
          </w:tcPr>
          <w:p w14:paraId="739DE3D9" w14:textId="3A985D66" w:rsidR="008B77E2" w:rsidRPr="00B34577" w:rsidRDefault="008B77E2" w:rsidP="008B77E2">
            <w:pPr>
              <w:outlineLvl w:val="0"/>
              <w:rPr>
                <w:b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scRNA</w:t>
            </w:r>
            <w:proofErr w:type="spellEnd"/>
            <w:r w:rsidRPr="00B34577">
              <w:rPr>
                <w:bCs/>
                <w:sz w:val="16"/>
                <w:szCs w:val="16"/>
              </w:rPr>
              <w:t>-seq</w:t>
            </w:r>
          </w:p>
        </w:tc>
        <w:tc>
          <w:tcPr>
            <w:tcW w:w="3119" w:type="dxa"/>
          </w:tcPr>
          <w:p w14:paraId="0B3B0255" w14:textId="56B1F4A6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W</w:t>
            </w:r>
            <w:r w:rsidRPr="00B34577">
              <w:rPr>
                <w:bCs/>
                <w:sz w:val="16"/>
                <w:szCs w:val="16"/>
              </w:rPr>
              <w:t>u</w:t>
            </w:r>
            <w:r w:rsidRPr="00B34577">
              <w:rPr>
                <w:bCs/>
                <w:i/>
                <w:iCs/>
                <w:sz w:val="16"/>
                <w:szCs w:val="16"/>
              </w:rPr>
              <w:t xml:space="preserve"> et al. </w:t>
            </w:r>
            <w:r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XdTwvQXV0aG9yPjxZZWFyPjIwMjE8L1llYXI+PFJlY051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</w:fldData>
              </w:fldChar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 </w:instrText>
            </w:r>
            <w:r w:rsidR="00BF7FBA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XdTwvQXV0aG9yPjxZZWFyPjIwMjE8L1llYXI+PFJlY051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</w:fldData>
              </w:fldChar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.DATA </w:instrText>
            </w:r>
            <w:r w:rsidR="00BF7FBA" w:rsidRPr="00B34577">
              <w:rPr>
                <w:bCs/>
                <w:sz w:val="16"/>
                <w:szCs w:val="16"/>
              </w:rPr>
            </w:r>
            <w:r w:rsidR="00BF7FBA" w:rsidRPr="00B34577">
              <w:rPr>
                <w:bCs/>
                <w:sz w:val="16"/>
                <w:szCs w:val="16"/>
              </w:rPr>
              <w:fldChar w:fldCharType="end"/>
            </w:r>
            <w:r w:rsidRPr="00B34577">
              <w:rPr>
                <w:bCs/>
                <w:sz w:val="16"/>
                <w:szCs w:val="16"/>
              </w:rPr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BF7FBA" w:rsidRPr="00B34577">
              <w:rPr>
                <w:bCs/>
                <w:noProof/>
                <w:sz w:val="16"/>
                <w:szCs w:val="16"/>
              </w:rPr>
              <w:t>[7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71D52C26" w14:textId="13DAD91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ttps://singlecell.broadinstitute.org/single_cell/study/SCP1039</w:t>
            </w:r>
          </w:p>
        </w:tc>
      </w:tr>
      <w:tr w:rsidR="008B77E2" w:rsidRPr="00B34577" w14:paraId="22C421A0" w14:textId="77777777" w:rsidTr="00142ED3">
        <w:tc>
          <w:tcPr>
            <w:tcW w:w="1413" w:type="dxa"/>
            <w:vMerge/>
          </w:tcPr>
          <w:p w14:paraId="3AA8E61E" w14:textId="77777777" w:rsidR="008B77E2" w:rsidRPr="00B34577" w:rsidRDefault="008B77E2" w:rsidP="008B77E2">
            <w:pPr>
              <w:spacing w:line="360" w:lineRule="auto"/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992" w:type="dxa"/>
          </w:tcPr>
          <w:p w14:paraId="6E1CF8A5" w14:textId="35DC562B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T</w:t>
            </w:r>
            <w:r w:rsidRPr="00B34577">
              <w:rPr>
                <w:bCs/>
                <w:sz w:val="16"/>
                <w:szCs w:val="16"/>
              </w:rPr>
              <w:t>CGA bulk</w:t>
            </w:r>
          </w:p>
        </w:tc>
        <w:tc>
          <w:tcPr>
            <w:tcW w:w="3119" w:type="dxa"/>
          </w:tcPr>
          <w:p w14:paraId="687BC554" w14:textId="58D1A830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U</w:t>
            </w:r>
            <w:r w:rsidRPr="00B34577">
              <w:rPr>
                <w:bCs/>
                <w:sz w:val="16"/>
                <w:szCs w:val="16"/>
              </w:rPr>
              <w:t>CSC XENA (GDC TCGA Breast Cancer)</w:t>
            </w:r>
          </w:p>
        </w:tc>
        <w:tc>
          <w:tcPr>
            <w:tcW w:w="2835" w:type="dxa"/>
          </w:tcPr>
          <w:p w14:paraId="6F4E1D3A" w14:textId="69FB891C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ttps://xenabrowser.net/datapages/</w:t>
            </w:r>
          </w:p>
        </w:tc>
      </w:tr>
      <w:tr w:rsidR="008B77E2" w:rsidRPr="00B34577" w14:paraId="2B619E18" w14:textId="77777777" w:rsidTr="00142ED3">
        <w:tc>
          <w:tcPr>
            <w:tcW w:w="2405" w:type="dxa"/>
            <w:gridSpan w:val="2"/>
          </w:tcPr>
          <w:p w14:paraId="05575A4B" w14:textId="7777777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Multiple Alignments</w:t>
            </w:r>
          </w:p>
        </w:tc>
        <w:tc>
          <w:tcPr>
            <w:tcW w:w="3119" w:type="dxa"/>
          </w:tcPr>
          <w:p w14:paraId="032FB3E2" w14:textId="7777777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UCSC (hg19, 100-way, Amino Acid)</w:t>
            </w:r>
          </w:p>
        </w:tc>
        <w:tc>
          <w:tcPr>
            <w:tcW w:w="2835" w:type="dxa"/>
          </w:tcPr>
          <w:p w14:paraId="5814A743" w14:textId="7777777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ttp://hgdownload.cse.ucsc.edu/goldenPath/hg19/multiz100way</w:t>
            </w:r>
          </w:p>
        </w:tc>
      </w:tr>
      <w:tr w:rsidR="008B77E2" w:rsidRPr="00B34577" w14:paraId="33E14DEF" w14:textId="77777777" w:rsidTr="00142ED3">
        <w:tc>
          <w:tcPr>
            <w:tcW w:w="2405" w:type="dxa"/>
            <w:gridSpan w:val="2"/>
          </w:tcPr>
          <w:p w14:paraId="5AFAC6A6" w14:textId="7777777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Human Cell Landscape</w:t>
            </w:r>
          </w:p>
        </w:tc>
        <w:tc>
          <w:tcPr>
            <w:tcW w:w="3119" w:type="dxa"/>
          </w:tcPr>
          <w:p w14:paraId="61A3B687" w14:textId="071A89C2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 xml:space="preserve">Han </w:t>
            </w:r>
            <w:r w:rsidRPr="00B34577">
              <w:rPr>
                <w:rFonts w:hint="eastAsia"/>
                <w:bCs/>
                <w:i/>
                <w:sz w:val="16"/>
                <w:szCs w:val="16"/>
              </w:rPr>
              <w:t>et al.</w:t>
            </w:r>
            <w:r w:rsidRPr="00B34577">
              <w:rPr>
                <w:rFonts w:hint="eastAsia"/>
                <w:bCs/>
                <w:sz w:val="16"/>
                <w:szCs w:val="16"/>
              </w:rPr>
              <w:t xml:space="preserve"> </w:t>
            </w:r>
            <w:r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IYW48L0F1dGhvcj48WWVhcj4yMDIwPC9ZZWFyPjxSZWNO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</w:fldData>
              </w:fldChar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 </w:instrText>
            </w:r>
            <w:r w:rsidR="00BF7FBA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IYW48L0F1dGhvcj48WWVhcj4yMDIwPC9ZZWFyPjxSZWNO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</w:fldData>
              </w:fldChar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.DATA </w:instrText>
            </w:r>
            <w:r w:rsidR="00BF7FBA" w:rsidRPr="00B34577">
              <w:rPr>
                <w:bCs/>
                <w:sz w:val="16"/>
                <w:szCs w:val="16"/>
              </w:rPr>
            </w:r>
            <w:r w:rsidR="00BF7FBA" w:rsidRPr="00B34577">
              <w:rPr>
                <w:bCs/>
                <w:sz w:val="16"/>
                <w:szCs w:val="16"/>
              </w:rPr>
              <w:fldChar w:fldCharType="end"/>
            </w:r>
            <w:r w:rsidRPr="00B34577">
              <w:rPr>
                <w:bCs/>
                <w:sz w:val="16"/>
                <w:szCs w:val="16"/>
              </w:rPr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BF7FBA" w:rsidRPr="00B34577">
              <w:rPr>
                <w:bCs/>
                <w:noProof/>
                <w:sz w:val="16"/>
                <w:szCs w:val="16"/>
              </w:rPr>
              <w:t>[8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609E4C48" w14:textId="7777777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ttps://figshare.com/articles/HCL_DGE_Data/7235471</w:t>
            </w:r>
          </w:p>
        </w:tc>
      </w:tr>
      <w:tr w:rsidR="008B77E2" w:rsidRPr="00B34577" w14:paraId="08AB0030" w14:textId="77777777" w:rsidTr="00142ED3">
        <w:tc>
          <w:tcPr>
            <w:tcW w:w="2405" w:type="dxa"/>
            <w:gridSpan w:val="2"/>
          </w:tcPr>
          <w:p w14:paraId="4173F64B" w14:textId="7E403BB5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/>
                <w:sz w:val="16"/>
                <w:szCs w:val="16"/>
              </w:rPr>
              <w:t>Software and Algorithms</w:t>
            </w:r>
          </w:p>
        </w:tc>
        <w:tc>
          <w:tcPr>
            <w:tcW w:w="3119" w:type="dxa"/>
          </w:tcPr>
          <w:p w14:paraId="18BC63EE" w14:textId="013F8153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</w:p>
        </w:tc>
        <w:tc>
          <w:tcPr>
            <w:tcW w:w="2835" w:type="dxa"/>
          </w:tcPr>
          <w:p w14:paraId="0E525C48" w14:textId="7C50F649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</w:p>
        </w:tc>
      </w:tr>
      <w:tr w:rsidR="008B77E2" w:rsidRPr="00B34577" w14:paraId="783A7418" w14:textId="77777777" w:rsidTr="00142ED3">
        <w:tc>
          <w:tcPr>
            <w:tcW w:w="2405" w:type="dxa"/>
            <w:gridSpan w:val="2"/>
          </w:tcPr>
          <w:p w14:paraId="2332F699" w14:textId="18AC974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CCAT</w:t>
            </w:r>
          </w:p>
        </w:tc>
        <w:tc>
          <w:tcPr>
            <w:tcW w:w="3119" w:type="dxa"/>
          </w:tcPr>
          <w:p w14:paraId="752B1828" w14:textId="73F8D41A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rFonts w:hint="eastAsia"/>
                <w:bCs/>
                <w:sz w:val="16"/>
                <w:szCs w:val="16"/>
              </w:rPr>
              <w:t>Teschendorff</w:t>
            </w:r>
            <w:proofErr w:type="spellEnd"/>
            <w:r w:rsidRPr="00B34577">
              <w:rPr>
                <w:rFonts w:hint="eastAsia"/>
                <w:bCs/>
                <w:sz w:val="16"/>
                <w:szCs w:val="16"/>
              </w:rPr>
              <w:t xml:space="preserve"> </w:t>
            </w:r>
            <w:r w:rsidRPr="00B34577">
              <w:rPr>
                <w:rFonts w:hint="eastAsia"/>
                <w:bCs/>
                <w:i/>
                <w:iCs/>
                <w:sz w:val="16"/>
                <w:szCs w:val="16"/>
              </w:rPr>
              <w:t>et al.</w:t>
            </w:r>
            <w:r w:rsidRPr="00B34577">
              <w:rPr>
                <w:rFonts w:hint="eastAsia"/>
                <w:bCs/>
                <w:sz w:val="16"/>
                <w:szCs w:val="16"/>
              </w:rPr>
              <w:t xml:space="preserve"> </w:t>
            </w:r>
            <w:r w:rsidRPr="00B34577">
              <w:rPr>
                <w:bCs/>
                <w:sz w:val="16"/>
                <w:szCs w:val="16"/>
              </w:rPr>
              <w:fldChar w:fldCharType="begin"/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 &lt;EndNote&gt;&lt;Cite&gt;&lt;Author&gt;Teschendorff&lt;/Author&gt;&lt;Year&gt;2021&lt;/Year&gt;&lt;RecNum&gt;20&lt;/RecNum&gt;&lt;DisplayText&gt;[2]&lt;/DisplayText&gt;&lt;record&gt;&lt;rec-number&gt;20&lt;/rec-number&gt;&lt;foreign-keys&gt;&lt;key app="EN" db-id="r9tvt2ds4pdd2aewatt5aps5v5pe2radxpd2" timestamp="1649307252"&gt;20&lt;/key&gt;&lt;/foreign-keys&gt;&lt;ref-type name="Journal Article"&gt;17&lt;/ref-type&gt;&lt;contributors&gt;&lt;authors&gt;&lt;author&gt;Teschendorff, A. E.&lt;/author&gt;&lt;author&gt;Maity, A. K.&lt;/author&gt;&lt;author&gt;Hu, X.&lt;/author&gt;&lt;author&gt;Weiyan, C.&lt;/author&gt;&lt;author&gt;Lechner, M.&lt;/author&gt;&lt;/authors&gt;&lt;/contributors&gt;&lt;auth-address&gt;CAS Key Lab of Computational Biology, CAS-MPG Partner Institute for Computational Biology, Shanghai Institute of Nutrition and Health, Shanghai Institutes for Biological Sciences, University of Chinese Academy of Sciences, Chinese Academy of Sciences, Shanghai 200031, China.&amp;#xD;UCL Cancer Institute, University College London, London WC1E 6BT, UK.&amp;#xD;Department of Otolaryngology-Head and Neck Surgery, Stanford University School of Medicine, Palo Alto, CA 94305-5739, USA.&lt;/auth-address&gt;&lt;titles&gt;&lt;title&gt;Ultra-fast scalable estimation of single-cell differentiation potency from scRNA-Seq data&lt;/title&gt;&lt;secondary-title&gt;Bioinformatics&lt;/secondary-title&gt;&lt;/titles&gt;&lt;periodical&gt;&lt;full-title&gt;Bioinformatics&lt;/full-title&gt;&lt;/periodical&gt;&lt;pages&gt;1528-1534&lt;/pages&gt;&lt;volume&gt;37&lt;/volume&gt;&lt;number&gt;11&lt;/number&gt;&lt;edition&gt;2020/11/28&lt;/edition&gt;&lt;keywords&gt;&lt;keyword&gt;Cell Differentiation&lt;/keyword&gt;&lt;keyword&gt;Gene Expression Profiling&lt;/keyword&gt;&lt;keyword&gt;*RNA, Small Cytoplasmic&lt;/keyword&gt;&lt;keyword&gt;Sequence Analysis, RNA&lt;/keyword&gt;&lt;keyword&gt;*Single-Cell Analysis&lt;/keyword&gt;&lt;keyword&gt;Software&lt;/keyword&gt;&lt;/keywords&gt;&lt;dates&gt;&lt;year&gt;2021&lt;/year&gt;&lt;pub-dates&gt;&lt;date&gt;Jul 12&lt;/date&gt;&lt;/pub-dates&gt;&lt;/dates&gt;&lt;isbn&gt;1367-4811 (Electronic)&amp;#xD;1367-4803 (Linking)&lt;/isbn&gt;&lt;accession-num&gt;33244588&lt;/accession-num&gt;&lt;urls&gt;&lt;related-urls&gt;&lt;url&gt;https://www.ncbi.nlm.nih.gov/pubmed/33244588&lt;/url&gt;&lt;/related-urls&gt;&lt;/urls&gt;&lt;custom2&gt;PMC8275983&lt;/custom2&gt;&lt;electronic-resource-num&gt;10.1093/bioinformatics/btaa987&lt;/electronic-resource-num&gt;&lt;/record&gt;&lt;/Cite&gt;&lt;/EndNote&gt;</w:instrText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BF7FBA" w:rsidRPr="00B34577">
              <w:rPr>
                <w:bCs/>
                <w:noProof/>
                <w:sz w:val="16"/>
                <w:szCs w:val="16"/>
              </w:rPr>
              <w:t>[2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114AA8CD" w14:textId="7E9E6B21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ttps://github.com/aet21/SCENT</w:t>
            </w:r>
          </w:p>
        </w:tc>
      </w:tr>
      <w:tr w:rsidR="008B77E2" w:rsidRPr="00B34577" w14:paraId="19D84BB2" w14:textId="77777777" w:rsidTr="00142ED3">
        <w:tc>
          <w:tcPr>
            <w:tcW w:w="2405" w:type="dxa"/>
            <w:gridSpan w:val="2"/>
          </w:tcPr>
          <w:p w14:paraId="7584C2B0" w14:textId="71718D25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rFonts w:hint="eastAsia"/>
                <w:bCs/>
                <w:sz w:val="16"/>
                <w:szCs w:val="16"/>
              </w:rPr>
              <w:t>CytoTRACE</w:t>
            </w:r>
            <w:proofErr w:type="spellEnd"/>
          </w:p>
        </w:tc>
        <w:tc>
          <w:tcPr>
            <w:tcW w:w="3119" w:type="dxa"/>
          </w:tcPr>
          <w:p w14:paraId="012DD174" w14:textId="181D51C1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 xml:space="preserve">Gulati </w:t>
            </w:r>
            <w:r w:rsidRPr="00B34577">
              <w:rPr>
                <w:rFonts w:hint="eastAsia"/>
                <w:bCs/>
                <w:i/>
                <w:sz w:val="16"/>
                <w:szCs w:val="16"/>
              </w:rPr>
              <w:t>et al.</w:t>
            </w:r>
            <w:r w:rsidRPr="00B34577">
              <w:rPr>
                <w:rFonts w:hint="eastAsia"/>
                <w:bCs/>
                <w:sz w:val="16"/>
                <w:szCs w:val="16"/>
              </w:rPr>
              <w:t xml:space="preserve"> </w:t>
            </w:r>
            <w:r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HdWxhdGk8L0F1dGhvcj48WWVhcj4yMDIwPC9ZZWFyPjxS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</w:fldData>
              </w:fldChar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 </w:instrText>
            </w:r>
            <w:r w:rsidR="00BF7FBA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HdWxhdGk8L0F1dGhvcj48WWVhcj4yMDIwPC9ZZWFyPjxS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</w:fldData>
              </w:fldChar>
            </w:r>
            <w:r w:rsidR="00BF7FBA" w:rsidRPr="00B34577">
              <w:rPr>
                <w:bCs/>
                <w:sz w:val="16"/>
                <w:szCs w:val="16"/>
              </w:rPr>
              <w:instrText xml:space="preserve"> ADDIN EN.CITE.DATA </w:instrText>
            </w:r>
            <w:r w:rsidR="00BF7FBA" w:rsidRPr="00B34577">
              <w:rPr>
                <w:bCs/>
                <w:sz w:val="16"/>
                <w:szCs w:val="16"/>
              </w:rPr>
            </w:r>
            <w:r w:rsidR="00BF7FBA" w:rsidRPr="00B34577">
              <w:rPr>
                <w:bCs/>
                <w:sz w:val="16"/>
                <w:szCs w:val="16"/>
              </w:rPr>
              <w:fldChar w:fldCharType="end"/>
            </w:r>
            <w:r w:rsidRPr="00B34577">
              <w:rPr>
                <w:bCs/>
                <w:sz w:val="16"/>
                <w:szCs w:val="16"/>
              </w:rPr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BF7FBA" w:rsidRPr="00B34577">
              <w:rPr>
                <w:bCs/>
                <w:noProof/>
                <w:sz w:val="16"/>
                <w:szCs w:val="16"/>
              </w:rPr>
              <w:t>[1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55C8F7D3" w14:textId="3B163DFA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ttps://cytotrace.stanford.edu/</w:t>
            </w:r>
          </w:p>
        </w:tc>
      </w:tr>
      <w:tr w:rsidR="00F80270" w:rsidRPr="00B34577" w14:paraId="7576E5F9" w14:textId="77777777" w:rsidTr="00142ED3">
        <w:tc>
          <w:tcPr>
            <w:tcW w:w="2405" w:type="dxa"/>
            <w:gridSpan w:val="2"/>
          </w:tcPr>
          <w:p w14:paraId="357ECA33" w14:textId="6DA3A72E" w:rsidR="00F80270" w:rsidRPr="00B34577" w:rsidRDefault="00F80270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S</w:t>
            </w:r>
            <w:r w:rsidRPr="00B34577">
              <w:rPr>
                <w:bCs/>
                <w:sz w:val="16"/>
                <w:szCs w:val="16"/>
              </w:rPr>
              <w:t>CENT</w:t>
            </w:r>
          </w:p>
        </w:tc>
        <w:tc>
          <w:tcPr>
            <w:tcW w:w="3119" w:type="dxa"/>
          </w:tcPr>
          <w:p w14:paraId="5C1FE396" w14:textId="02E2E709" w:rsidR="00F80270" w:rsidRPr="00B34577" w:rsidRDefault="00606937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rFonts w:hint="eastAsia"/>
                <w:bCs/>
                <w:sz w:val="16"/>
                <w:szCs w:val="16"/>
              </w:rPr>
              <w:t>Teschendorff</w:t>
            </w:r>
            <w:proofErr w:type="spellEnd"/>
            <w:r w:rsidRPr="00B34577">
              <w:rPr>
                <w:rFonts w:hint="eastAsia"/>
                <w:bCs/>
                <w:sz w:val="16"/>
                <w:szCs w:val="16"/>
              </w:rPr>
              <w:t xml:space="preserve"> </w:t>
            </w:r>
            <w:r w:rsidRPr="00B34577">
              <w:rPr>
                <w:rFonts w:hint="eastAsia"/>
                <w:bCs/>
                <w:i/>
                <w:iCs/>
                <w:sz w:val="16"/>
                <w:szCs w:val="16"/>
              </w:rPr>
              <w:t>et al.</w:t>
            </w:r>
            <w:r w:rsidRPr="00B34577">
              <w:rPr>
                <w:rFonts w:hint="eastAsia"/>
                <w:bCs/>
                <w:sz w:val="16"/>
                <w:szCs w:val="16"/>
              </w:rPr>
              <w:t xml:space="preserve"> </w:t>
            </w:r>
            <w:r w:rsidR="00DA47B8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UZXNjaGVuZG9yZmY8L0F1dGhvcj48WWVhcj4yMDE3PC9Z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</w:fldData>
              </w:fldChar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 </w:instrText>
            </w:r>
            <w:r w:rsidR="00DA47B8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UZXNjaGVuZG9yZmY8L0F1dGhvcj48WWVhcj4yMDE3PC9Z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</w:fldData>
              </w:fldChar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.DATA </w:instrText>
            </w:r>
            <w:r w:rsidR="00DA47B8" w:rsidRPr="00B34577">
              <w:rPr>
                <w:bCs/>
                <w:sz w:val="16"/>
                <w:szCs w:val="16"/>
              </w:rPr>
            </w:r>
            <w:r w:rsidR="00DA47B8" w:rsidRPr="00B34577">
              <w:rPr>
                <w:bCs/>
                <w:sz w:val="16"/>
                <w:szCs w:val="16"/>
              </w:rPr>
              <w:fldChar w:fldCharType="end"/>
            </w:r>
            <w:r w:rsidR="00DA47B8" w:rsidRPr="00B34577">
              <w:rPr>
                <w:bCs/>
                <w:sz w:val="16"/>
                <w:szCs w:val="16"/>
              </w:rPr>
            </w:r>
            <w:r w:rsidR="00DA47B8" w:rsidRPr="00B34577">
              <w:rPr>
                <w:bCs/>
                <w:sz w:val="16"/>
                <w:szCs w:val="16"/>
              </w:rPr>
              <w:fldChar w:fldCharType="separate"/>
            </w:r>
            <w:r w:rsidR="00DA47B8" w:rsidRPr="00B34577">
              <w:rPr>
                <w:bCs/>
                <w:noProof/>
                <w:sz w:val="16"/>
                <w:szCs w:val="16"/>
              </w:rPr>
              <w:t>[9]</w:t>
            </w:r>
            <w:r w:rsidR="00DA47B8"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4E6AE242" w14:textId="50951B1E" w:rsidR="00F80270" w:rsidRPr="00B34577" w:rsidRDefault="00E7108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ttps://github.com/aet21/SCENT</w:t>
            </w:r>
          </w:p>
        </w:tc>
      </w:tr>
      <w:tr w:rsidR="00F80270" w:rsidRPr="00B34577" w14:paraId="13289DA8" w14:textId="77777777" w:rsidTr="00142ED3">
        <w:tc>
          <w:tcPr>
            <w:tcW w:w="2405" w:type="dxa"/>
            <w:gridSpan w:val="2"/>
          </w:tcPr>
          <w:p w14:paraId="54D691B6" w14:textId="320A4B41" w:rsidR="00F80270" w:rsidRPr="00B34577" w:rsidRDefault="00F80270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StemID</w:t>
            </w:r>
            <w:proofErr w:type="spellEnd"/>
          </w:p>
        </w:tc>
        <w:tc>
          <w:tcPr>
            <w:tcW w:w="3119" w:type="dxa"/>
          </w:tcPr>
          <w:p w14:paraId="46A0E349" w14:textId="612F4DA3" w:rsidR="00F80270" w:rsidRPr="00B34577" w:rsidRDefault="000D1954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Grun</w:t>
            </w:r>
            <w:proofErr w:type="spellEnd"/>
            <w:r w:rsidRPr="00B34577">
              <w:rPr>
                <w:bCs/>
                <w:sz w:val="16"/>
                <w:szCs w:val="16"/>
              </w:rPr>
              <w:t xml:space="preserve"> </w:t>
            </w:r>
            <w:r w:rsidRPr="00B34577">
              <w:rPr>
                <w:bCs/>
                <w:i/>
                <w:iCs/>
                <w:sz w:val="16"/>
                <w:szCs w:val="16"/>
              </w:rPr>
              <w:t>et al.</w:t>
            </w:r>
            <w:r w:rsidRPr="00B34577">
              <w:rPr>
                <w:bCs/>
                <w:sz w:val="16"/>
                <w:szCs w:val="16"/>
              </w:rPr>
              <w:t xml:space="preserve"> </w:t>
            </w:r>
            <w:r w:rsidR="00DA47B8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HcnVuPC9BdXRob3I+PFllYXI+MjAxNjwvWWVhcj48UmVj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</w:fldData>
              </w:fldChar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 </w:instrText>
            </w:r>
            <w:r w:rsidR="00DA47B8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HcnVuPC9BdXRob3I+PFllYXI+MjAxNjwvWWVhcj48UmVj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</w:fldData>
              </w:fldChar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.DATA </w:instrText>
            </w:r>
            <w:r w:rsidR="00DA47B8" w:rsidRPr="00B34577">
              <w:rPr>
                <w:bCs/>
                <w:sz w:val="16"/>
                <w:szCs w:val="16"/>
              </w:rPr>
            </w:r>
            <w:r w:rsidR="00DA47B8" w:rsidRPr="00B34577">
              <w:rPr>
                <w:bCs/>
                <w:sz w:val="16"/>
                <w:szCs w:val="16"/>
              </w:rPr>
              <w:fldChar w:fldCharType="end"/>
            </w:r>
            <w:r w:rsidR="00DA47B8" w:rsidRPr="00B34577">
              <w:rPr>
                <w:bCs/>
                <w:sz w:val="16"/>
                <w:szCs w:val="16"/>
              </w:rPr>
            </w:r>
            <w:r w:rsidR="00DA47B8" w:rsidRPr="00B34577">
              <w:rPr>
                <w:bCs/>
                <w:sz w:val="16"/>
                <w:szCs w:val="16"/>
              </w:rPr>
              <w:fldChar w:fldCharType="separate"/>
            </w:r>
            <w:r w:rsidR="00DA47B8" w:rsidRPr="00B34577">
              <w:rPr>
                <w:bCs/>
                <w:noProof/>
                <w:sz w:val="16"/>
                <w:szCs w:val="16"/>
              </w:rPr>
              <w:t>[10]</w:t>
            </w:r>
            <w:r w:rsidR="00DA47B8"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253C3E23" w14:textId="7740014D" w:rsidR="00F80270" w:rsidRPr="00B34577" w:rsidRDefault="00E7108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ttps://github.com/dgrun/StemID</w:t>
            </w:r>
          </w:p>
        </w:tc>
      </w:tr>
      <w:tr w:rsidR="00F80270" w:rsidRPr="00B34577" w14:paraId="46A067AA" w14:textId="77777777" w:rsidTr="00142ED3">
        <w:tc>
          <w:tcPr>
            <w:tcW w:w="2405" w:type="dxa"/>
            <w:gridSpan w:val="2"/>
          </w:tcPr>
          <w:p w14:paraId="069C56C9" w14:textId="7753F9EA" w:rsidR="00F80270" w:rsidRPr="00B34577" w:rsidRDefault="00F80270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cmEntropy</w:t>
            </w:r>
            <w:proofErr w:type="spellEnd"/>
          </w:p>
        </w:tc>
        <w:tc>
          <w:tcPr>
            <w:tcW w:w="3119" w:type="dxa"/>
          </w:tcPr>
          <w:p w14:paraId="36BA0F13" w14:textId="7930DDEF" w:rsidR="00F80270" w:rsidRPr="00B34577" w:rsidRDefault="008C13ED" w:rsidP="008C13ED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 xml:space="preserve">Kannan </w:t>
            </w:r>
            <w:r w:rsidRPr="00B34577">
              <w:rPr>
                <w:bCs/>
                <w:i/>
                <w:iCs/>
                <w:sz w:val="16"/>
                <w:szCs w:val="16"/>
              </w:rPr>
              <w:t>et al.</w:t>
            </w:r>
            <w:r w:rsidRPr="00B34577">
              <w:rPr>
                <w:bCs/>
                <w:sz w:val="16"/>
                <w:szCs w:val="16"/>
              </w:rPr>
              <w:t xml:space="preserve"> </w:t>
            </w:r>
            <w:r w:rsidR="00DA47B8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LYW5uYW48L0F1dGhvcj48WWVhcj4yMDIxPC9ZZWFyPjxS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</w:fldData>
              </w:fldChar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 </w:instrText>
            </w:r>
            <w:r w:rsidR="00DA47B8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LYW5uYW48L0F1dGhvcj48WWVhcj4yMDIxPC9ZZWFyPjxS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</w:fldData>
              </w:fldChar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.DATA </w:instrText>
            </w:r>
            <w:r w:rsidR="00DA47B8" w:rsidRPr="00B34577">
              <w:rPr>
                <w:bCs/>
                <w:sz w:val="16"/>
                <w:szCs w:val="16"/>
              </w:rPr>
            </w:r>
            <w:r w:rsidR="00DA47B8" w:rsidRPr="00B34577">
              <w:rPr>
                <w:bCs/>
                <w:sz w:val="16"/>
                <w:szCs w:val="16"/>
              </w:rPr>
              <w:fldChar w:fldCharType="end"/>
            </w:r>
            <w:r w:rsidR="00DA47B8" w:rsidRPr="00B34577">
              <w:rPr>
                <w:bCs/>
                <w:sz w:val="16"/>
                <w:szCs w:val="16"/>
              </w:rPr>
            </w:r>
            <w:r w:rsidR="00DA47B8" w:rsidRPr="00B34577">
              <w:rPr>
                <w:bCs/>
                <w:sz w:val="16"/>
                <w:szCs w:val="16"/>
              </w:rPr>
              <w:fldChar w:fldCharType="separate"/>
            </w:r>
            <w:r w:rsidR="00DA47B8" w:rsidRPr="00B34577">
              <w:rPr>
                <w:bCs/>
                <w:noProof/>
                <w:sz w:val="16"/>
                <w:szCs w:val="16"/>
              </w:rPr>
              <w:t>[11]</w:t>
            </w:r>
            <w:r w:rsidR="00DA47B8"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1AE10C45" w14:textId="6F1E09CA" w:rsidR="00F80270" w:rsidRPr="00B34577" w:rsidRDefault="00E7108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ttps://github.com/skannan4/cm-entropy-score</w:t>
            </w:r>
          </w:p>
        </w:tc>
      </w:tr>
      <w:tr w:rsidR="00F80270" w:rsidRPr="00B34577" w14:paraId="66EB4457" w14:textId="77777777" w:rsidTr="00142ED3">
        <w:tc>
          <w:tcPr>
            <w:tcW w:w="2405" w:type="dxa"/>
            <w:gridSpan w:val="2"/>
          </w:tcPr>
          <w:p w14:paraId="0898B90A" w14:textId="002A3DB7" w:rsidR="00F80270" w:rsidRPr="00B34577" w:rsidRDefault="00F80270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SLICE</w:t>
            </w:r>
          </w:p>
        </w:tc>
        <w:tc>
          <w:tcPr>
            <w:tcW w:w="3119" w:type="dxa"/>
          </w:tcPr>
          <w:p w14:paraId="65FF780F" w14:textId="3E13242F" w:rsidR="00F80270" w:rsidRPr="00B34577" w:rsidRDefault="00296BEA" w:rsidP="00296BEA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Guo</w:t>
            </w:r>
            <w:r w:rsidRPr="00B34577">
              <w:rPr>
                <w:bCs/>
                <w:i/>
                <w:iCs/>
                <w:sz w:val="16"/>
                <w:szCs w:val="16"/>
              </w:rPr>
              <w:t xml:space="preserve"> et al.</w:t>
            </w:r>
            <w:r w:rsidRPr="00B34577">
              <w:rPr>
                <w:bCs/>
                <w:sz w:val="16"/>
                <w:szCs w:val="16"/>
              </w:rPr>
              <w:t xml:space="preserve"> </w:t>
            </w:r>
            <w:r w:rsidR="00DA47B8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HdW88L0F1dGhvcj48WWVhcj4yMDE3PC9ZZWFyPjxSZWNO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</w:fldData>
              </w:fldChar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 </w:instrText>
            </w:r>
            <w:r w:rsidR="00DA47B8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HdW88L0F1dGhvcj48WWVhcj4yMDE3PC9ZZWFyPjxSZWNO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</w:fldData>
              </w:fldChar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.DATA </w:instrText>
            </w:r>
            <w:r w:rsidR="00DA47B8" w:rsidRPr="00B34577">
              <w:rPr>
                <w:bCs/>
                <w:sz w:val="16"/>
                <w:szCs w:val="16"/>
              </w:rPr>
            </w:r>
            <w:r w:rsidR="00DA47B8" w:rsidRPr="00B34577">
              <w:rPr>
                <w:bCs/>
                <w:sz w:val="16"/>
                <w:szCs w:val="16"/>
              </w:rPr>
              <w:fldChar w:fldCharType="end"/>
            </w:r>
            <w:r w:rsidR="00DA47B8" w:rsidRPr="00B34577">
              <w:rPr>
                <w:bCs/>
                <w:sz w:val="16"/>
                <w:szCs w:val="16"/>
              </w:rPr>
            </w:r>
            <w:r w:rsidR="00DA47B8" w:rsidRPr="00B34577">
              <w:rPr>
                <w:bCs/>
                <w:sz w:val="16"/>
                <w:szCs w:val="16"/>
              </w:rPr>
              <w:fldChar w:fldCharType="separate"/>
            </w:r>
            <w:r w:rsidR="00DA47B8" w:rsidRPr="00B34577">
              <w:rPr>
                <w:bCs/>
                <w:noProof/>
                <w:sz w:val="16"/>
                <w:szCs w:val="16"/>
              </w:rPr>
              <w:t>[12]</w:t>
            </w:r>
            <w:r w:rsidR="00DA47B8"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14ADB451" w14:textId="0F2CF2EE" w:rsidR="00F80270" w:rsidRPr="00B34577" w:rsidRDefault="00E7108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ttps://research.cchmc.org/pbge/slice.html</w:t>
            </w:r>
          </w:p>
        </w:tc>
      </w:tr>
      <w:tr w:rsidR="008B77E2" w:rsidRPr="00B34577" w14:paraId="5CD7C099" w14:textId="77777777" w:rsidTr="00142ED3">
        <w:tc>
          <w:tcPr>
            <w:tcW w:w="2405" w:type="dxa"/>
            <w:gridSpan w:val="2"/>
          </w:tcPr>
          <w:p w14:paraId="5D1F4AE3" w14:textId="23D90AF5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Seurat</w:t>
            </w:r>
          </w:p>
        </w:tc>
        <w:tc>
          <w:tcPr>
            <w:tcW w:w="3119" w:type="dxa"/>
          </w:tcPr>
          <w:p w14:paraId="1488DE21" w14:textId="3E255B6F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 xml:space="preserve">Stuart </w:t>
            </w:r>
            <w:r w:rsidRPr="00B34577">
              <w:rPr>
                <w:bCs/>
                <w:i/>
                <w:iCs/>
                <w:sz w:val="16"/>
                <w:szCs w:val="16"/>
              </w:rPr>
              <w:t>et al.</w:t>
            </w:r>
            <w:r w:rsidRPr="00B34577">
              <w:rPr>
                <w:bCs/>
                <w:sz w:val="16"/>
                <w:szCs w:val="16"/>
              </w:rPr>
              <w:t xml:space="preserve"> </w:t>
            </w:r>
            <w:r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IYW88L0F1dGhvcj48WWVhcj4yMDIxPC9ZZWFyPjxSZWNO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</w:fldData>
              </w:fldChar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 </w:instrText>
            </w:r>
            <w:r w:rsidR="00DA47B8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IYW88L0F1dGhvcj48WWVhcj4yMDIxPC9ZZWFyPjxSZWNO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</w:fldData>
              </w:fldChar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.DATA </w:instrText>
            </w:r>
            <w:r w:rsidR="00DA47B8" w:rsidRPr="00B34577">
              <w:rPr>
                <w:bCs/>
                <w:sz w:val="16"/>
                <w:szCs w:val="16"/>
              </w:rPr>
            </w:r>
            <w:r w:rsidR="00DA47B8" w:rsidRPr="00B34577">
              <w:rPr>
                <w:bCs/>
                <w:sz w:val="16"/>
                <w:szCs w:val="16"/>
              </w:rPr>
              <w:fldChar w:fldCharType="end"/>
            </w:r>
            <w:r w:rsidRPr="00B34577">
              <w:rPr>
                <w:bCs/>
                <w:sz w:val="16"/>
                <w:szCs w:val="16"/>
              </w:rPr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DA47B8" w:rsidRPr="00B34577">
              <w:rPr>
                <w:bCs/>
                <w:noProof/>
                <w:sz w:val="16"/>
                <w:szCs w:val="16"/>
              </w:rPr>
              <w:t>[13-16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61BE4E89" w14:textId="2E4CEF2F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ttps://satijalab.org/seurat/</w:t>
            </w:r>
          </w:p>
        </w:tc>
      </w:tr>
      <w:tr w:rsidR="008B77E2" w:rsidRPr="00B34577" w14:paraId="65F117D6" w14:textId="77777777" w:rsidTr="00142ED3">
        <w:tc>
          <w:tcPr>
            <w:tcW w:w="2405" w:type="dxa"/>
            <w:gridSpan w:val="2"/>
          </w:tcPr>
          <w:p w14:paraId="7536A8D0" w14:textId="7BBDC56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CIBERSORTx</w:t>
            </w:r>
            <w:proofErr w:type="spellEnd"/>
          </w:p>
        </w:tc>
        <w:tc>
          <w:tcPr>
            <w:tcW w:w="3119" w:type="dxa"/>
          </w:tcPr>
          <w:p w14:paraId="4CF728C0" w14:textId="2F0C32E3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N</w:t>
            </w:r>
            <w:r w:rsidRPr="00B34577">
              <w:rPr>
                <w:bCs/>
                <w:sz w:val="16"/>
                <w:szCs w:val="16"/>
              </w:rPr>
              <w:t>ewman</w:t>
            </w:r>
            <w:r w:rsidRPr="00B34577">
              <w:rPr>
                <w:bCs/>
                <w:i/>
                <w:iCs/>
                <w:sz w:val="16"/>
                <w:szCs w:val="16"/>
              </w:rPr>
              <w:t xml:space="preserve"> et al. </w:t>
            </w:r>
            <w:r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OZXdtYW48L0F1dGhvcj48WWVhcj4yMDE5PC9ZZWFyPjxS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</w:fldData>
              </w:fldChar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 </w:instrText>
            </w:r>
            <w:r w:rsidR="00DA47B8" w:rsidRPr="00B34577">
              <w:rPr>
                <w:bCs/>
                <w:sz w:val="16"/>
                <w:szCs w:val="16"/>
              </w:rPr>
              <w:fldChar w:fldCharType="begin">
                <w:fldData xml:space="preserve">PEVuZE5vdGU+PENpdGU+PEF1dGhvcj5OZXdtYW48L0F1dGhvcj48WWVhcj4yMDE5PC9ZZWFyPjxS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</w:fldData>
              </w:fldChar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.DATA </w:instrText>
            </w:r>
            <w:r w:rsidR="00DA47B8" w:rsidRPr="00B34577">
              <w:rPr>
                <w:bCs/>
                <w:sz w:val="16"/>
                <w:szCs w:val="16"/>
              </w:rPr>
            </w:r>
            <w:r w:rsidR="00DA47B8" w:rsidRPr="00B34577">
              <w:rPr>
                <w:bCs/>
                <w:sz w:val="16"/>
                <w:szCs w:val="16"/>
              </w:rPr>
              <w:fldChar w:fldCharType="end"/>
            </w:r>
            <w:r w:rsidRPr="00B34577">
              <w:rPr>
                <w:bCs/>
                <w:sz w:val="16"/>
                <w:szCs w:val="16"/>
              </w:rPr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DA47B8" w:rsidRPr="00B34577">
              <w:rPr>
                <w:bCs/>
                <w:noProof/>
                <w:sz w:val="16"/>
                <w:szCs w:val="16"/>
              </w:rPr>
              <w:t>[17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40E32AE3" w14:textId="694F5273" w:rsidR="008B77E2" w:rsidRPr="00B34577" w:rsidRDefault="00AA60B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ttps://cibersortx.stanford.edu/</w:t>
            </w:r>
          </w:p>
        </w:tc>
      </w:tr>
      <w:tr w:rsidR="008B77E2" w:rsidRPr="00B34577" w14:paraId="3435ED56" w14:textId="77777777" w:rsidTr="00142ED3">
        <w:tc>
          <w:tcPr>
            <w:tcW w:w="2405" w:type="dxa"/>
            <w:gridSpan w:val="2"/>
          </w:tcPr>
          <w:p w14:paraId="5C049DD3" w14:textId="5B30D3CB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rFonts w:hint="eastAsia"/>
                <w:bCs/>
                <w:sz w:val="16"/>
                <w:szCs w:val="16"/>
              </w:rPr>
              <w:t>ComplexHeatmap</w:t>
            </w:r>
            <w:proofErr w:type="spellEnd"/>
          </w:p>
        </w:tc>
        <w:tc>
          <w:tcPr>
            <w:tcW w:w="3119" w:type="dxa"/>
          </w:tcPr>
          <w:p w14:paraId="3827853D" w14:textId="0C55BCA4" w:rsidR="008B77E2" w:rsidRPr="00B34577" w:rsidRDefault="008B77E2" w:rsidP="008B77E2">
            <w:pPr>
              <w:outlineLvl w:val="0"/>
              <w:rPr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 xml:space="preserve">Gu </w:t>
            </w:r>
            <w:r w:rsidRPr="00B34577">
              <w:rPr>
                <w:rFonts w:hint="eastAsia"/>
                <w:bCs/>
                <w:i/>
                <w:sz w:val="16"/>
                <w:szCs w:val="16"/>
              </w:rPr>
              <w:t>et al.</w:t>
            </w:r>
            <w:r w:rsidRPr="00B34577">
              <w:rPr>
                <w:rFonts w:hint="eastAsia"/>
                <w:bCs/>
                <w:sz w:val="16"/>
                <w:szCs w:val="16"/>
              </w:rPr>
              <w:t xml:space="preserve"> </w:t>
            </w:r>
            <w:r w:rsidRPr="00B34577">
              <w:rPr>
                <w:bCs/>
                <w:sz w:val="16"/>
                <w:szCs w:val="16"/>
              </w:rPr>
              <w:fldChar w:fldCharType="begin"/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 &lt;EndNote&gt;&lt;Cite&gt;&lt;Author&gt;Gu&lt;/Author&gt;&lt;Year&gt;2016&lt;/Year&gt;&lt;RecNum&gt;60&lt;/RecNum&gt;&lt;DisplayText&gt;[18]&lt;/DisplayText&gt;&lt;record&gt;&lt;rec-number&gt;60&lt;/rec-number&gt;&lt;foreign-keys&gt;&lt;key app="EN" db-id="r9tvt2ds4pdd2aewatt5aps5v5pe2radxpd2" timestamp="1649737580"&gt;60&lt;/key&gt;&lt;/foreign-keys&gt;&lt;ref-type name="Journal Article"&gt;17&lt;/ref-type&gt;&lt;contributors&gt;&lt;authors&gt;&lt;author&gt;Gu, Z.&lt;/author&gt;&lt;author&gt;Eils, R.&lt;/author&gt;&lt;author&gt;Schlesner, M.&lt;/author&gt;&lt;/authors&gt;&lt;/contributors&gt;&lt;auth-address&gt;Division of Theoretical Bioinformatics Heidelberg Center for Personalized Oncology (DKFZ-HIPO), German Cancer Research Center (DKFZ), Heidelberg, Germany.&amp;#xD;Division of Theoretical Bioinformatics Heidelberg Center for Personalized Oncology (DKFZ-HIPO), German Cancer Research Center (DKFZ), Heidelberg, Germany Department for Bioinformatics and Functional Genomics, Institute for Pharmacy and Molecular Biotechnology (IPMB) and BioQuant, Heidelberg University, Heidelberg, Germany.&amp;#xD;Division of Theoretical Bioinformatics.&lt;/auth-address&gt;&lt;titles&gt;&lt;title&gt;Complex heatmaps reveal patterns and correlations in multidimensional genomic data&lt;/title&gt;&lt;secondary-title&gt;Bioinformatics&lt;/secondary-title&gt;&lt;/titles&gt;&lt;periodical&gt;&lt;full-title&gt;Bioinformatics&lt;/full-title&gt;&lt;/periodical&gt;&lt;pages&gt;2847-9&lt;/pages&gt;&lt;volume&gt;32&lt;/volume&gt;&lt;number&gt;18&lt;/number&gt;&lt;edition&gt;2016/05/22&lt;/edition&gt;&lt;keywords&gt;&lt;keyword&gt;Computer Graphics&lt;/keyword&gt;&lt;keyword&gt;Gene Expression&lt;/keyword&gt;&lt;keyword&gt;*Genomics&lt;/keyword&gt;&lt;keyword&gt;Humans&lt;/keyword&gt;&lt;keyword&gt;Metabolic Networks and Pathways&lt;/keyword&gt;&lt;keyword&gt;*Software&lt;/keyword&gt;&lt;/keywords&gt;&lt;dates&gt;&lt;year&gt;2016&lt;/year&gt;&lt;pub-dates&gt;&lt;date&gt;Sep 15&lt;/date&gt;&lt;/pub-dates&gt;&lt;/dates&gt;&lt;isbn&gt;1367-4811 (Electronic)&amp;#xD;1367-4803 (Linking)&lt;/isbn&gt;&lt;accession-num&gt;27207943&lt;/accession-num&gt;&lt;urls&gt;&lt;related-urls&gt;&lt;url&gt;https://www.ncbi.nlm.nih.gov/pubmed/27207943&lt;/url&gt;&lt;/related-urls&gt;&lt;/urls&gt;&lt;electronic-resource-num&gt;10.1093/bioinformatics/btw313&lt;/electronic-resource-num&gt;&lt;/record&gt;&lt;/Cite&gt;&lt;/EndNote&gt;</w:instrText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DA47B8" w:rsidRPr="00B34577">
              <w:rPr>
                <w:bCs/>
                <w:noProof/>
                <w:sz w:val="16"/>
                <w:szCs w:val="16"/>
              </w:rPr>
              <w:t>[18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5F2F49FA" w14:textId="62563F94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ttps://github.com/jokergoo/ComplexHeatmap</w:t>
            </w:r>
          </w:p>
        </w:tc>
      </w:tr>
      <w:tr w:rsidR="008B77E2" w:rsidRPr="00B34577" w14:paraId="79689545" w14:textId="77777777" w:rsidTr="00142ED3">
        <w:tc>
          <w:tcPr>
            <w:tcW w:w="2405" w:type="dxa"/>
            <w:gridSpan w:val="2"/>
          </w:tcPr>
          <w:p w14:paraId="13DEDD34" w14:textId="125AB1D9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pROC</w:t>
            </w:r>
            <w:proofErr w:type="spellEnd"/>
          </w:p>
        </w:tc>
        <w:tc>
          <w:tcPr>
            <w:tcW w:w="3119" w:type="dxa"/>
          </w:tcPr>
          <w:p w14:paraId="67D8C903" w14:textId="51190F83" w:rsidR="008B77E2" w:rsidRPr="00B34577" w:rsidRDefault="008B77E2" w:rsidP="008B77E2">
            <w:pPr>
              <w:outlineLvl w:val="0"/>
              <w:rPr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 xml:space="preserve">Robin </w:t>
            </w:r>
            <w:r w:rsidRPr="00B34577">
              <w:rPr>
                <w:rFonts w:hint="eastAsia"/>
                <w:bCs/>
                <w:i/>
                <w:sz w:val="16"/>
                <w:szCs w:val="16"/>
              </w:rPr>
              <w:t>et al.</w:t>
            </w:r>
            <w:r w:rsidRPr="00B34577">
              <w:rPr>
                <w:rFonts w:hint="eastAsia"/>
                <w:bCs/>
                <w:sz w:val="16"/>
                <w:szCs w:val="16"/>
              </w:rPr>
              <w:t xml:space="preserve"> </w:t>
            </w:r>
            <w:r w:rsidRPr="00B34577">
              <w:rPr>
                <w:bCs/>
                <w:sz w:val="16"/>
                <w:szCs w:val="16"/>
              </w:rPr>
              <w:fldChar w:fldCharType="begin"/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 &lt;EndNote&gt;&lt;Cite&gt;&lt;Author&gt;Robin&lt;/Author&gt;&lt;Year&gt;2011&lt;/Year&gt;&lt;RecNum&gt;12&lt;/RecNum&gt;&lt;DisplayText&gt;[19]&lt;/DisplayText&gt;&lt;record&gt;&lt;rec-number&gt;12&lt;/rec-number&gt;&lt;foreign-keys&gt;&lt;key app="EN" db-id="rvvz55pzlppzsgeazzpxxrvv0tz2ae2ra20a" timestamp="1607321134"&gt;12&lt;/key&gt;&lt;/foreign-keys&gt;&lt;ref-type name="Journal Article"&gt;17&lt;/ref-type&gt;&lt;contributors&gt;&lt;authors&gt;&lt;author&gt;Robin, X.&lt;/author&gt;&lt;author&gt;Turck, N.&lt;/author&gt;&lt;author&gt;Hainard, A.&lt;/author&gt;&lt;author&gt;Tiberti, N.&lt;/author&gt;&lt;author&gt;Lisacek, F.&lt;/author&gt;&lt;author&gt;Sanchez, J. C.&lt;/author&gt;&lt;author&gt;Muller, M.&lt;/author&gt;&lt;/authors&gt;&lt;/contributors&gt;&lt;auth-address&gt;Biomedical Proteomics Research Group, Department of Structural Biology and Bioinformatics, Medical University Centre, Geneva, Switzerland. Xavier.Robin@unige.ch&lt;/auth-address&gt;&lt;titles&gt;&lt;title&gt;pROC: an open-source package for R and S+ to analyze and compare ROC curves&lt;/title&gt;&lt;secondary-title&gt;BMC Bioinformatics&lt;/secondary-title&gt;&lt;/titles&gt;&lt;periodical&gt;&lt;full-title&gt;BMC Bioinformatics&lt;/full-title&gt;&lt;/periodical&gt;&lt;pages&gt;77&lt;/pages&gt;&lt;volume&gt;12&lt;/volume&gt;&lt;edition&gt;2011/03/19&lt;/edition&gt;&lt;keywords&gt;&lt;keyword&gt;Biomarkers/analysis&lt;/keyword&gt;&lt;keyword&gt;Computational Biology/*methods&lt;/keyword&gt;&lt;keyword&gt;Confidence Intervals&lt;/keyword&gt;&lt;keyword&gt;*Data Interpretation, Statistical&lt;/keyword&gt;&lt;keyword&gt;Humans&lt;/keyword&gt;&lt;keyword&gt;Programming Languages&lt;/keyword&gt;&lt;keyword&gt;*ROC Curve&lt;/keyword&gt;&lt;keyword&gt;*Software&lt;/keyword&gt;&lt;/keywords&gt;&lt;dates&gt;&lt;year&gt;2011&lt;/year&gt;&lt;pub-dates&gt;&lt;date&gt;Mar 17&lt;/date&gt;&lt;/pub-dates&gt;&lt;/dates&gt;&lt;isbn&gt;1471-2105 (Electronic)&amp;#xD;1471-2105 (Linking)&lt;/isbn&gt;&lt;accession-num&gt;21414208&lt;/accession-num&gt;&lt;urls&gt;&lt;related-urls&gt;&lt;url&gt;https://www.ncbi.nlm.nih.gov/pubmed/21414208&lt;/url&gt;&lt;/related-urls&gt;&lt;/urls&gt;&lt;custom2&gt;PMC3068975&lt;/custom2&gt;&lt;electronic-resource-num&gt;10.1186/1471-2105-12-77&lt;/electronic-resource-num&gt;&lt;/record&gt;&lt;/Cite&gt;&lt;/EndNote&gt;</w:instrText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DA47B8" w:rsidRPr="00B34577">
              <w:rPr>
                <w:bCs/>
                <w:noProof/>
                <w:sz w:val="16"/>
                <w:szCs w:val="16"/>
              </w:rPr>
              <w:t>[19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02A46FFB" w14:textId="271581FF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ttps://web.expasy.org/pROC/</w:t>
            </w:r>
          </w:p>
        </w:tc>
      </w:tr>
      <w:tr w:rsidR="008B77E2" w:rsidRPr="00B34577" w14:paraId="1C69EA3A" w14:textId="77777777" w:rsidTr="00142ED3">
        <w:tc>
          <w:tcPr>
            <w:tcW w:w="2405" w:type="dxa"/>
            <w:gridSpan w:val="2"/>
          </w:tcPr>
          <w:p w14:paraId="2A4A7207" w14:textId="6D921EC6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DESeq2</w:t>
            </w:r>
          </w:p>
        </w:tc>
        <w:tc>
          <w:tcPr>
            <w:tcW w:w="3119" w:type="dxa"/>
          </w:tcPr>
          <w:p w14:paraId="05054EBD" w14:textId="064FF266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L</w:t>
            </w:r>
            <w:r w:rsidRPr="00B34577">
              <w:rPr>
                <w:bCs/>
                <w:sz w:val="16"/>
                <w:szCs w:val="16"/>
              </w:rPr>
              <w:t xml:space="preserve">ove </w:t>
            </w:r>
            <w:r w:rsidRPr="00B34577">
              <w:rPr>
                <w:bCs/>
                <w:i/>
                <w:iCs/>
                <w:sz w:val="16"/>
                <w:szCs w:val="16"/>
              </w:rPr>
              <w:t>et al.</w:t>
            </w:r>
            <w:r w:rsidRPr="00B34577">
              <w:rPr>
                <w:bCs/>
                <w:sz w:val="16"/>
                <w:szCs w:val="16"/>
              </w:rPr>
              <w:t xml:space="preserve"> </w:t>
            </w:r>
            <w:r w:rsidRPr="00B34577">
              <w:rPr>
                <w:bCs/>
                <w:sz w:val="16"/>
                <w:szCs w:val="16"/>
              </w:rPr>
              <w:fldChar w:fldCharType="begin"/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 &lt;EndNote&gt;&lt;Cite&gt;&lt;Author&gt;Love&lt;/Author&gt;&lt;Year&gt;2014&lt;/Year&gt;&lt;RecNum&gt;62&lt;/RecNum&gt;&lt;DisplayText&gt;[20]&lt;/DisplayText&gt;&lt;record&gt;&lt;rec-number&gt;62&lt;/rec-number&gt;&lt;foreign-keys&gt;&lt;key app="EN" db-id="r9tvt2ds4pdd2aewatt5aps5v5pe2radxpd2" timestamp="1649820279"&gt;62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titles&gt;&lt;title&gt;Moderated estimation of fold change and dispersion for RNA-seq data with DESeq2&lt;/title&gt;&lt;secondary-title&gt;Genome Biol&lt;/secondary-title&gt;&lt;/titles&gt;&lt;periodical&gt;&lt;full-title&gt;Genome Biol&lt;/full-title&gt;&lt;/periodical&gt;&lt;pages&gt;550&lt;/pages&gt;&lt;volume&gt;15&lt;/volume&gt;&lt;number&gt;12&lt;/number&gt;&lt;edition&gt;2014/12/18&lt;/edition&gt;&lt;keywords&gt;&lt;keyword&gt;Algorithms&lt;/keyword&gt;&lt;keyword&gt;Computational Biology/*methods&lt;/keyword&gt;&lt;keyword&gt;High-Throughput Nucleotide Sequencing&lt;/keyword&gt;&lt;keyword&gt;Models, Genetic&lt;/keyword&gt;&lt;keyword&gt;RNA/*analysis&lt;/keyword&gt;&lt;keyword&gt;Sequence Analysis, RNA&lt;/keyword&gt;&lt;keyword&gt;*Software&lt;/keyword&gt;&lt;/keywords&gt;&lt;dates&gt;&lt;year&gt;2014&lt;/year&gt;&lt;/dates&gt;&lt;isbn&gt;1474-760X (Electronic)&amp;#xD;1474-7596 (Linking)&lt;/isbn&gt;&lt;accession-num&gt;25516281&lt;/accession-num&gt;&lt;urls&gt;&lt;related-urls&gt;&lt;url&gt;https://www.ncbi.nlm.nih.gov/pubmed/25516281&lt;/url&gt;&lt;/related-urls&gt;&lt;/urls&gt;&lt;custom2&gt;PMC4302049&lt;/custom2&gt;&lt;electronic-resource-num&gt;10.1186/s13059-014-0550-8&lt;/electronic-resource-num&gt;&lt;/record&gt;&lt;/Cite&gt;&lt;/EndNote&gt;</w:instrText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DA47B8" w:rsidRPr="00B34577">
              <w:rPr>
                <w:bCs/>
                <w:noProof/>
                <w:sz w:val="16"/>
                <w:szCs w:val="16"/>
              </w:rPr>
              <w:t>[20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37AA541F" w14:textId="502784EB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“DESeq2” package in R</w:t>
            </w:r>
          </w:p>
        </w:tc>
      </w:tr>
      <w:tr w:rsidR="008B77E2" w:rsidRPr="00B34577" w14:paraId="2E50CA26" w14:textId="77777777" w:rsidTr="00142ED3">
        <w:tc>
          <w:tcPr>
            <w:tcW w:w="2405" w:type="dxa"/>
            <w:gridSpan w:val="2"/>
          </w:tcPr>
          <w:p w14:paraId="3C3374E6" w14:textId="5F875A5D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Combat</w:t>
            </w:r>
          </w:p>
        </w:tc>
        <w:tc>
          <w:tcPr>
            <w:tcW w:w="3119" w:type="dxa"/>
          </w:tcPr>
          <w:p w14:paraId="1D187DA3" w14:textId="3582F73C" w:rsidR="008B77E2" w:rsidRPr="00B34577" w:rsidRDefault="008B77E2" w:rsidP="008B77E2">
            <w:pPr>
              <w:outlineLvl w:val="0"/>
              <w:rPr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 xml:space="preserve">Johnson </w:t>
            </w:r>
            <w:r w:rsidRPr="00B34577">
              <w:rPr>
                <w:bCs/>
                <w:i/>
                <w:iCs/>
                <w:sz w:val="16"/>
                <w:szCs w:val="16"/>
              </w:rPr>
              <w:t>et al.</w:t>
            </w:r>
            <w:r w:rsidRPr="00B34577">
              <w:rPr>
                <w:bCs/>
                <w:sz w:val="16"/>
                <w:szCs w:val="16"/>
              </w:rPr>
              <w:t xml:space="preserve"> </w:t>
            </w:r>
            <w:r w:rsidRPr="00B34577">
              <w:rPr>
                <w:bCs/>
                <w:sz w:val="16"/>
                <w:szCs w:val="16"/>
              </w:rPr>
              <w:fldChar w:fldCharType="begin"/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 &lt;EndNote&gt;&lt;Cite&gt;&lt;Author&gt;Johnson&lt;/Author&gt;&lt;Year&gt;2007&lt;/Year&gt;&lt;RecNum&gt;61&lt;/RecNum&gt;&lt;DisplayText&gt;[21]&lt;/DisplayText&gt;&lt;record&gt;&lt;rec-number&gt;61&lt;/rec-number&gt;&lt;foreign-keys&gt;&lt;key app="EN" db-id="r9tvt2ds4pdd2aewatt5aps5v5pe2radxpd2" timestamp="1649819726"&gt;61&lt;/key&gt;&lt;/foreign-keys&gt;&lt;ref-type name="Journal Article"&gt;17&lt;/ref-type&gt;&lt;contributors&gt;&lt;authors&gt;&lt;author&gt;Johnson, W. E.&lt;/author&gt;&lt;author&gt;Li, C.&lt;/author&gt;&lt;author&gt;Rabinovic, A.&lt;/author&gt;&lt;/authors&gt;&lt;/contributors&gt;&lt;auth-address&gt;Department of Biostatistics and Computational Biology, Dana-Farber Cancer Institute, Boston, MA, USA.&lt;/auth-address&gt;&lt;titles&gt;&lt;title&gt;Adjusting batch effects in microarray expression data using empirical Bayes methods&lt;/title&gt;&lt;secondary-title&gt;Biostatistics&lt;/secondary-title&gt;&lt;/titles&gt;&lt;periodical&gt;&lt;full-title&gt;Biostatistics&lt;/full-title&gt;&lt;/periodical&gt;&lt;pages&gt;118-27&lt;/pages&gt;&lt;volume&gt;8&lt;/volume&gt;&lt;number&gt;1&lt;/number&gt;&lt;edition&gt;2006/04/25&lt;/edition&gt;&lt;keywords&gt;&lt;keyword&gt;*Bayes Theorem&lt;/keyword&gt;&lt;keyword&gt;*Data Interpretation, Statistical&lt;/keyword&gt;&lt;keyword&gt;Gene Expression Profiling/methods&lt;/keyword&gt;&lt;keyword&gt;Humans&lt;/keyword&gt;&lt;keyword&gt;Oligonucleotide Array Sequence Analysis/*methods&lt;/keyword&gt;&lt;/keywords&gt;&lt;dates&gt;&lt;year&gt;2007&lt;/year&gt;&lt;pub-dates&gt;&lt;date&gt;Jan&lt;/date&gt;&lt;/pub-dates&gt;&lt;/dates&gt;&lt;isbn&gt;1465-4644 (Print)&amp;#xD;1465-4644 (Linking)&lt;/isbn&gt;&lt;accession-num&gt;16632515&lt;/accession-num&gt;&lt;urls&gt;&lt;related-urls&gt;&lt;url&gt;https://www.ncbi.nlm.nih.gov/pubmed/16632515&lt;/url&gt;&lt;/related-urls&gt;&lt;/urls&gt;&lt;electronic-resource-num&gt;10.1093/biostatistics/kxj037&lt;/electronic-resource-num&gt;&lt;/record&gt;&lt;/Cite&gt;&lt;/EndNote&gt;</w:instrText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DA47B8" w:rsidRPr="00B34577">
              <w:rPr>
                <w:bCs/>
                <w:noProof/>
                <w:sz w:val="16"/>
                <w:szCs w:val="16"/>
              </w:rPr>
              <w:t>[21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  <w:r w:rsidRPr="00B34577">
              <w:rPr>
                <w:bCs/>
                <w:sz w:val="16"/>
                <w:szCs w:val="16"/>
              </w:rPr>
              <w:t xml:space="preserve"> </w:t>
            </w:r>
          </w:p>
        </w:tc>
        <w:tc>
          <w:tcPr>
            <w:tcW w:w="2835" w:type="dxa"/>
          </w:tcPr>
          <w:p w14:paraId="4F98A723" w14:textId="6C18D17C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“</w:t>
            </w:r>
            <w:proofErr w:type="spellStart"/>
            <w:r w:rsidRPr="00B34577">
              <w:rPr>
                <w:bCs/>
                <w:sz w:val="16"/>
                <w:szCs w:val="16"/>
              </w:rPr>
              <w:t>sva</w:t>
            </w:r>
            <w:proofErr w:type="spellEnd"/>
            <w:r w:rsidRPr="00B34577">
              <w:rPr>
                <w:bCs/>
                <w:sz w:val="16"/>
                <w:szCs w:val="16"/>
              </w:rPr>
              <w:t>” package in R</w:t>
            </w:r>
          </w:p>
        </w:tc>
      </w:tr>
      <w:tr w:rsidR="008B77E2" w:rsidRPr="00B34577" w14:paraId="0A88D1D9" w14:textId="77777777" w:rsidTr="00142ED3">
        <w:tc>
          <w:tcPr>
            <w:tcW w:w="2405" w:type="dxa"/>
            <w:gridSpan w:val="2"/>
          </w:tcPr>
          <w:p w14:paraId="57AEB11F" w14:textId="7FA8DD44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BEER</w:t>
            </w:r>
          </w:p>
        </w:tc>
        <w:tc>
          <w:tcPr>
            <w:tcW w:w="3119" w:type="dxa"/>
          </w:tcPr>
          <w:p w14:paraId="63CDDEE8" w14:textId="751E8C0D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 xml:space="preserve">Zhang </w:t>
            </w:r>
            <w:r w:rsidRPr="00B34577">
              <w:rPr>
                <w:bCs/>
                <w:i/>
                <w:iCs/>
                <w:sz w:val="16"/>
                <w:szCs w:val="16"/>
              </w:rPr>
              <w:t>et al.</w:t>
            </w:r>
            <w:r w:rsidRPr="00B34577">
              <w:rPr>
                <w:bCs/>
                <w:sz w:val="16"/>
                <w:szCs w:val="16"/>
              </w:rPr>
              <w:t xml:space="preserve"> </w:t>
            </w:r>
            <w:r w:rsidRPr="00B34577">
              <w:rPr>
                <w:bCs/>
                <w:sz w:val="16"/>
                <w:szCs w:val="16"/>
              </w:rPr>
              <w:fldChar w:fldCharType="begin"/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 &lt;EndNote&gt;&lt;Cite&gt;&lt;Author&gt;Zhang&lt;/Author&gt;&lt;Year&gt;2019&lt;/Year&gt;&lt;RecNum&gt;36&lt;/RecNum&gt;&lt;DisplayText&gt;[22]&lt;/DisplayText&gt;&lt;record&gt;&lt;rec-number&gt;36&lt;/rec-number&gt;&lt;foreign-keys&gt;&lt;key app="EN" db-id="z52ts5t5zfr258etvvepde50pfz20wef5tpe" timestamp="1569340425"&gt;36&lt;/key&gt;&lt;key app="ENWeb" db-id=""&gt;0&lt;/key&gt;&lt;/foreign-keys&gt;&lt;ref-type name="Journal Article"&gt;17&lt;/ref-type&gt;&lt;contributors&gt;&lt;authors&gt;&lt;author&gt;Zhang, Feng&lt;/author&gt;&lt;author&gt;Wu, Yu&lt;/author&gt;&lt;author&gt;Tian, Weidong&lt;/author&gt;&lt;/authors&gt;&lt;/contributors&gt;&lt;titles&gt;&lt;title&gt;A novel approach to remove the batch effect of single-cell data&lt;/title&gt;&lt;secondary-title&gt;Cell Discovery&lt;/secondary-title&gt;&lt;/titles&gt;&lt;periodical&gt;&lt;full-title&gt;Cell Discovery&lt;/full-title&gt;&lt;/periodical&gt;&lt;volume&gt;5&lt;/volume&gt;&lt;number&gt;1&lt;/number&gt;&lt;dates&gt;&lt;year&gt;2019&lt;/year&gt;&lt;/dates&gt;&lt;isbn&gt;2056-5968&lt;/isbn&gt;&lt;urls&gt;&lt;/urls&gt;&lt;electronic-resource-num&gt;10.1038/s41421-019-0114-x&lt;/electronic-resource-num&gt;&lt;/record&gt;&lt;/Cite&gt;&lt;/EndNote&gt;</w:instrText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DA47B8" w:rsidRPr="00B34577">
              <w:rPr>
                <w:bCs/>
                <w:noProof/>
                <w:sz w:val="16"/>
                <w:szCs w:val="16"/>
              </w:rPr>
              <w:t>[22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6BED52A7" w14:textId="226672C9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ttps://github.com/jumphone/BEER</w:t>
            </w:r>
          </w:p>
        </w:tc>
      </w:tr>
      <w:tr w:rsidR="008B77E2" w:rsidRPr="00B34577" w14:paraId="75DACBE4" w14:textId="77777777" w:rsidTr="00142ED3">
        <w:tc>
          <w:tcPr>
            <w:tcW w:w="2405" w:type="dxa"/>
            <w:gridSpan w:val="2"/>
          </w:tcPr>
          <w:p w14:paraId="20656108" w14:textId="0CF7A216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proofErr w:type="spellStart"/>
            <w:r w:rsidRPr="00B34577">
              <w:rPr>
                <w:bCs/>
                <w:sz w:val="16"/>
                <w:szCs w:val="16"/>
              </w:rPr>
              <w:t>clusterProfiler</w:t>
            </w:r>
            <w:proofErr w:type="spellEnd"/>
          </w:p>
        </w:tc>
        <w:tc>
          <w:tcPr>
            <w:tcW w:w="3119" w:type="dxa"/>
          </w:tcPr>
          <w:p w14:paraId="6C483F7A" w14:textId="3DD22C4A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Y</w:t>
            </w:r>
            <w:r w:rsidRPr="00B34577">
              <w:rPr>
                <w:bCs/>
                <w:sz w:val="16"/>
                <w:szCs w:val="16"/>
              </w:rPr>
              <w:t xml:space="preserve">u </w:t>
            </w:r>
            <w:r w:rsidRPr="00B34577">
              <w:rPr>
                <w:bCs/>
                <w:i/>
                <w:iCs/>
                <w:sz w:val="16"/>
                <w:szCs w:val="16"/>
              </w:rPr>
              <w:t>et al.</w:t>
            </w:r>
            <w:r w:rsidRPr="00B34577">
              <w:rPr>
                <w:bCs/>
                <w:sz w:val="16"/>
                <w:szCs w:val="16"/>
              </w:rPr>
              <w:t xml:space="preserve"> </w:t>
            </w:r>
            <w:r w:rsidRPr="00B34577">
              <w:rPr>
                <w:bCs/>
                <w:sz w:val="16"/>
                <w:szCs w:val="16"/>
              </w:rPr>
              <w:fldChar w:fldCharType="begin"/>
            </w:r>
            <w:r w:rsidR="00DA47B8" w:rsidRPr="00B34577">
              <w:rPr>
                <w:bCs/>
                <w:sz w:val="16"/>
                <w:szCs w:val="16"/>
              </w:rPr>
              <w:instrText xml:space="preserve"> ADDIN EN.CITE &lt;EndNote&gt;&lt;Cite&gt;&lt;Author&gt;Yu&lt;/Author&gt;&lt;Year&gt;2012&lt;/Year&gt;&lt;RecNum&gt;59&lt;/RecNum&gt;&lt;DisplayText&gt;[23]&lt;/DisplayText&gt;&lt;record&gt;&lt;rec-number&gt;59&lt;/rec-number&gt;&lt;foreign-keys&gt;&lt;key app="EN" db-id="r9tvt2ds4pdd2aewatt5aps5v5pe2radxpd2" timestamp="1649737529"&gt;59&lt;/key&gt;&lt;/foreign-keys&gt;&lt;ref-type name="Journal Article"&gt;17&lt;/ref-type&gt;&lt;contributors&gt;&lt;authors&gt;&lt;author&gt;Yu, G.&lt;/author&gt;&lt;author&gt;Wang, L. G.&lt;/author&gt;&lt;author&gt;Han, Y.&lt;/author&gt;&lt;author&gt;He, Q. Y.&lt;/author&gt;&lt;/authors&gt;&lt;/contributors&gt;&lt;auth-address&gt;Institute of Life and Health Engineering, Key Laboratory of Functional Protein Research of Guangdong Higher Education Institutes, Jinan University, Guangzhou, People&amp;apos;s Republic of China.&lt;/auth-address&gt;&lt;titles&gt;&lt;title&gt;clusterProfiler: an R package for comparing biological themes among gene clusters&lt;/title&gt;&lt;secondary-title&gt;OMICS&lt;/secondary-title&gt;&lt;/titles&gt;&lt;periodical&gt;&lt;full-title&gt;OMICS&lt;/full-title&gt;&lt;/periodical&gt;&lt;pages&gt;284-7&lt;/pages&gt;&lt;volume&gt;16&lt;/volume&gt;&lt;number&gt;5&lt;/number&gt;&lt;edition&gt;2012/03/30&lt;/edition&gt;&lt;keywords&gt;&lt;keyword&gt;Animals&lt;/keyword&gt;&lt;keyword&gt;Gene Expression Profiling/*methods&lt;/keyword&gt;&lt;keyword&gt;Humans&lt;/keyword&gt;&lt;keyword&gt;Mice&lt;/keyword&gt;&lt;keyword&gt;*Multigene Family&lt;/keyword&gt;&lt;keyword&gt;Programming Languages&lt;/keyword&gt;&lt;keyword&gt;Proteomics/*methods&lt;/keyword&gt;&lt;keyword&gt;Software&lt;/keyword&gt;&lt;keyword&gt;*Transcriptome&lt;/keyword&gt;&lt;keyword&gt;Yeasts&lt;/keyword&gt;&lt;/keywords&gt;&lt;dates&gt;&lt;year&gt;2012&lt;/year&gt;&lt;pub-dates&gt;&lt;date&gt;May&lt;/date&gt;&lt;/pub-dates&gt;&lt;/dates&gt;&lt;isbn&gt;1557-8100 (Electronic)&amp;#xD;1536-2310 (Linking)&lt;/isbn&gt;&lt;accession-num&gt;22455463&lt;/accession-num&gt;&lt;urls&gt;&lt;related-urls&gt;&lt;url&gt;https://www.ncbi.nlm.nih.gov/pubmed/22455463&lt;/url&gt;&lt;/related-urls&gt;&lt;/urls&gt;&lt;custom2&gt;PMC3339379&lt;/custom2&gt;&lt;electronic-resource-num&gt;10.1089/omi.2011.0118&lt;/electronic-resource-num&gt;&lt;/record&gt;&lt;/Cite&gt;&lt;/EndNote&gt;</w:instrText>
            </w:r>
            <w:r w:rsidRPr="00B34577">
              <w:rPr>
                <w:bCs/>
                <w:sz w:val="16"/>
                <w:szCs w:val="16"/>
              </w:rPr>
              <w:fldChar w:fldCharType="separate"/>
            </w:r>
            <w:r w:rsidR="00DA47B8" w:rsidRPr="00B34577">
              <w:rPr>
                <w:bCs/>
                <w:noProof/>
                <w:sz w:val="16"/>
                <w:szCs w:val="16"/>
              </w:rPr>
              <w:t>[23]</w:t>
            </w:r>
            <w:r w:rsidRPr="00B34577">
              <w:rPr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835" w:type="dxa"/>
          </w:tcPr>
          <w:p w14:paraId="2AB827C7" w14:textId="06F97217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“</w:t>
            </w:r>
            <w:proofErr w:type="spellStart"/>
            <w:r w:rsidRPr="00B34577">
              <w:rPr>
                <w:bCs/>
                <w:sz w:val="16"/>
                <w:szCs w:val="16"/>
              </w:rPr>
              <w:t>clusterProfiler</w:t>
            </w:r>
            <w:proofErr w:type="spellEnd"/>
            <w:r w:rsidRPr="00B34577">
              <w:rPr>
                <w:bCs/>
                <w:sz w:val="16"/>
                <w:szCs w:val="16"/>
              </w:rPr>
              <w:t>” package in R</w:t>
            </w:r>
          </w:p>
        </w:tc>
      </w:tr>
      <w:tr w:rsidR="008B77E2" w:rsidRPr="00B34577" w14:paraId="0F9B7D8E" w14:textId="77777777" w:rsidTr="00142ED3">
        <w:tc>
          <w:tcPr>
            <w:tcW w:w="2405" w:type="dxa"/>
            <w:gridSpan w:val="2"/>
          </w:tcPr>
          <w:p w14:paraId="3DE72B01" w14:textId="094830BB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This study</w:t>
            </w:r>
          </w:p>
        </w:tc>
        <w:tc>
          <w:tcPr>
            <w:tcW w:w="3119" w:type="dxa"/>
          </w:tcPr>
          <w:p w14:paraId="68698F8A" w14:textId="6C3BB321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rFonts w:hint="eastAsia"/>
                <w:bCs/>
                <w:sz w:val="16"/>
                <w:szCs w:val="16"/>
              </w:rPr>
              <w:t>This study</w:t>
            </w:r>
          </w:p>
        </w:tc>
        <w:tc>
          <w:tcPr>
            <w:tcW w:w="2835" w:type="dxa"/>
          </w:tcPr>
          <w:p w14:paraId="34B49A98" w14:textId="19A3B5D6" w:rsidR="008B77E2" w:rsidRPr="00B34577" w:rsidRDefault="008B77E2" w:rsidP="008B77E2">
            <w:pPr>
              <w:outlineLvl w:val="0"/>
              <w:rPr>
                <w:bCs/>
                <w:sz w:val="16"/>
                <w:szCs w:val="16"/>
              </w:rPr>
            </w:pPr>
            <w:r w:rsidRPr="00B34577">
              <w:rPr>
                <w:bCs/>
                <w:sz w:val="16"/>
                <w:szCs w:val="16"/>
              </w:rPr>
              <w:t>https://github.com/jumphone/fitdevo</w:t>
            </w:r>
          </w:p>
        </w:tc>
      </w:tr>
    </w:tbl>
    <w:p w14:paraId="3B3D0954" w14:textId="67497C3B" w:rsidR="000B1168" w:rsidRPr="00B34577" w:rsidRDefault="000B1168" w:rsidP="00BC38B5"/>
    <w:p w14:paraId="033BA90E" w14:textId="2B8B952C" w:rsidR="00DC3B7B" w:rsidRPr="00B34577" w:rsidRDefault="009C2049" w:rsidP="00DC3B7B">
      <w:pPr>
        <w:spacing w:line="360" w:lineRule="auto"/>
        <w:rPr>
          <w:rFonts w:ascii="Times New Roman" w:hAnsi="Times New Roman" w:cs="Times New Roman"/>
          <w:b/>
          <w:sz w:val="22"/>
          <w:szCs w:val="22"/>
        </w:rPr>
      </w:pPr>
      <w:r w:rsidRPr="00B34577">
        <w:rPr>
          <w:rFonts w:ascii="Times New Roman" w:hAnsi="Times New Roman" w:cs="Times New Roman"/>
          <w:b/>
          <w:sz w:val="22"/>
          <w:szCs w:val="22"/>
        </w:rPr>
        <w:lastRenderedPageBreak/>
        <w:t>References</w:t>
      </w:r>
    </w:p>
    <w:p w14:paraId="1ACA12DF" w14:textId="77777777" w:rsidR="00DA47B8" w:rsidRPr="00B34577" w:rsidRDefault="00DC3B7B" w:rsidP="00DA47B8">
      <w:pPr>
        <w:pStyle w:val="EndNoteBibliography"/>
        <w:ind w:left="720" w:hanging="720"/>
      </w:pPr>
      <w:r w:rsidRPr="00B34577">
        <w:fldChar w:fldCharType="begin"/>
      </w:r>
      <w:r w:rsidRPr="00B34577">
        <w:instrText xml:space="preserve"> ADDIN EN.REFLIST </w:instrText>
      </w:r>
      <w:r w:rsidRPr="00B34577">
        <w:fldChar w:fldCharType="separate"/>
      </w:r>
      <w:r w:rsidR="00DA47B8" w:rsidRPr="00B34577">
        <w:t>1.</w:t>
      </w:r>
      <w:r w:rsidR="00DA47B8" w:rsidRPr="00B34577">
        <w:tab/>
        <w:t xml:space="preserve">Gulati, G.S., et al., </w:t>
      </w:r>
      <w:r w:rsidR="00DA47B8" w:rsidRPr="00B34577">
        <w:rPr>
          <w:i/>
        </w:rPr>
        <w:t>Single-cell transcriptional diversity is a hallmark of developmental potential.</w:t>
      </w:r>
      <w:r w:rsidR="00DA47B8" w:rsidRPr="00B34577">
        <w:t xml:space="preserve"> Science, 2020. </w:t>
      </w:r>
      <w:r w:rsidR="00DA47B8" w:rsidRPr="00B34577">
        <w:rPr>
          <w:b/>
        </w:rPr>
        <w:t>367</w:t>
      </w:r>
      <w:r w:rsidR="00DA47B8" w:rsidRPr="00B34577">
        <w:t>(6476): p. 405-411.</w:t>
      </w:r>
    </w:p>
    <w:p w14:paraId="02079DA7" w14:textId="77777777" w:rsidR="00DA47B8" w:rsidRPr="00B34577" w:rsidRDefault="00DA47B8" w:rsidP="00DA47B8">
      <w:pPr>
        <w:pStyle w:val="EndNoteBibliography"/>
        <w:ind w:left="720" w:hanging="720"/>
      </w:pPr>
      <w:r w:rsidRPr="00B34577">
        <w:t>2.</w:t>
      </w:r>
      <w:r w:rsidRPr="00B34577">
        <w:tab/>
        <w:t xml:space="preserve">Teschendorff, A.E., et al., </w:t>
      </w:r>
      <w:r w:rsidRPr="00B34577">
        <w:rPr>
          <w:i/>
        </w:rPr>
        <w:t>Ultra-fast scalable estimation of single-cell differentiation potency from scRNA-Seq data.</w:t>
      </w:r>
      <w:r w:rsidRPr="00B34577">
        <w:t xml:space="preserve"> Bioinformatics, 2021. </w:t>
      </w:r>
      <w:r w:rsidRPr="00B34577">
        <w:rPr>
          <w:b/>
        </w:rPr>
        <w:t>37</w:t>
      </w:r>
      <w:r w:rsidRPr="00B34577">
        <w:t>(11): p. 1528-1534.</w:t>
      </w:r>
    </w:p>
    <w:p w14:paraId="6D3A5D9C" w14:textId="77777777" w:rsidR="00DA47B8" w:rsidRPr="00B34577" w:rsidRDefault="00DA47B8" w:rsidP="00DA47B8">
      <w:pPr>
        <w:pStyle w:val="EndNoteBibliography"/>
        <w:ind w:left="720" w:hanging="720"/>
      </w:pPr>
      <w:r w:rsidRPr="00B34577">
        <w:t>3.</w:t>
      </w:r>
      <w:r w:rsidRPr="00B34577">
        <w:tab/>
        <w:t xml:space="preserve">Wang, S., et al., </w:t>
      </w:r>
      <w:r w:rsidRPr="00B34577">
        <w:rPr>
          <w:i/>
        </w:rPr>
        <w:t>Single cell transcriptomics of human epidermis identifies basal stem cell transition states.</w:t>
      </w:r>
      <w:r w:rsidRPr="00B34577">
        <w:t xml:space="preserve"> Nat Commun, 2020. </w:t>
      </w:r>
      <w:r w:rsidRPr="00B34577">
        <w:rPr>
          <w:b/>
        </w:rPr>
        <w:t>11</w:t>
      </w:r>
      <w:r w:rsidRPr="00B34577">
        <w:t>(1): p. 4239.</w:t>
      </w:r>
    </w:p>
    <w:p w14:paraId="238B2B62" w14:textId="77777777" w:rsidR="00DA47B8" w:rsidRPr="00B34577" w:rsidRDefault="00DA47B8" w:rsidP="00DA47B8">
      <w:pPr>
        <w:pStyle w:val="EndNoteBibliography"/>
        <w:ind w:left="720" w:hanging="720"/>
      </w:pPr>
      <w:r w:rsidRPr="00B34577">
        <w:t>4.</w:t>
      </w:r>
      <w:r w:rsidRPr="00B34577">
        <w:tab/>
        <w:t xml:space="preserve">Lopez-Pajares, V., et al., </w:t>
      </w:r>
      <w:r w:rsidRPr="00B34577">
        <w:rPr>
          <w:i/>
        </w:rPr>
        <w:t>A LncRNA-MAF:MAFB transcription factor network regulates epidermal differentiation.</w:t>
      </w:r>
      <w:r w:rsidRPr="00B34577">
        <w:t xml:space="preserve"> Dev Cell, 2015. </w:t>
      </w:r>
      <w:r w:rsidRPr="00B34577">
        <w:rPr>
          <w:b/>
        </w:rPr>
        <w:t>32</w:t>
      </w:r>
      <w:r w:rsidRPr="00B34577">
        <w:t>(6): p. 693-706.</w:t>
      </w:r>
    </w:p>
    <w:p w14:paraId="29D8C9D1" w14:textId="77777777" w:rsidR="00DA47B8" w:rsidRPr="00B34577" w:rsidRDefault="00DA47B8" w:rsidP="00DA47B8">
      <w:pPr>
        <w:pStyle w:val="EndNoteBibliography"/>
        <w:ind w:left="720" w:hanging="720"/>
      </w:pPr>
      <w:r w:rsidRPr="00B34577">
        <w:t>5.</w:t>
      </w:r>
      <w:r w:rsidRPr="00B34577">
        <w:tab/>
        <w:t xml:space="preserve">Mantri, M., et al., </w:t>
      </w:r>
      <w:r w:rsidRPr="00B34577">
        <w:rPr>
          <w:i/>
        </w:rPr>
        <w:t>Spatiotemporal single-cell RNA sequencing of developing chicken hearts identifies interplay between cellular differentiation and morphogenesis.</w:t>
      </w:r>
      <w:r w:rsidRPr="00B34577">
        <w:t xml:space="preserve"> Nat Commun, 2021. </w:t>
      </w:r>
      <w:r w:rsidRPr="00B34577">
        <w:rPr>
          <w:b/>
        </w:rPr>
        <w:t>12</w:t>
      </w:r>
      <w:r w:rsidRPr="00B34577">
        <w:t>(1): p. 1771.</w:t>
      </w:r>
    </w:p>
    <w:p w14:paraId="67499FD7" w14:textId="77777777" w:rsidR="00DA47B8" w:rsidRPr="00B34577" w:rsidRDefault="00DA47B8" w:rsidP="00DA47B8">
      <w:pPr>
        <w:pStyle w:val="EndNoteBibliography"/>
        <w:ind w:left="720" w:hanging="720"/>
      </w:pPr>
      <w:r w:rsidRPr="00B34577">
        <w:t>6.</w:t>
      </w:r>
      <w:r w:rsidRPr="00B34577">
        <w:tab/>
        <w:t xml:space="preserve">Fawkner-Corbett, D., et al., </w:t>
      </w:r>
      <w:r w:rsidRPr="00B34577">
        <w:rPr>
          <w:i/>
        </w:rPr>
        <w:t>Spatiotemporal analysis of human intestinal development at single-cell resolution.</w:t>
      </w:r>
      <w:r w:rsidRPr="00B34577">
        <w:t xml:space="preserve"> Cell, 2021. </w:t>
      </w:r>
      <w:r w:rsidRPr="00B34577">
        <w:rPr>
          <w:b/>
        </w:rPr>
        <w:t>184</w:t>
      </w:r>
      <w:r w:rsidRPr="00B34577">
        <w:t>(3): p. 810-826 e23.</w:t>
      </w:r>
    </w:p>
    <w:p w14:paraId="70618972" w14:textId="77777777" w:rsidR="00DA47B8" w:rsidRPr="00B34577" w:rsidRDefault="00DA47B8" w:rsidP="00DA47B8">
      <w:pPr>
        <w:pStyle w:val="EndNoteBibliography"/>
        <w:ind w:left="720" w:hanging="720"/>
      </w:pPr>
      <w:r w:rsidRPr="00B34577">
        <w:t>7.</w:t>
      </w:r>
      <w:r w:rsidRPr="00B34577">
        <w:tab/>
        <w:t xml:space="preserve">Wu, S.Z., et al., </w:t>
      </w:r>
      <w:r w:rsidRPr="00B34577">
        <w:rPr>
          <w:i/>
        </w:rPr>
        <w:t>A single-cell and spatially resolved atlas of human breast cancers.</w:t>
      </w:r>
      <w:r w:rsidRPr="00B34577">
        <w:t xml:space="preserve"> Nat Genet, 2021. </w:t>
      </w:r>
      <w:r w:rsidRPr="00B34577">
        <w:rPr>
          <w:b/>
        </w:rPr>
        <w:t>53</w:t>
      </w:r>
      <w:r w:rsidRPr="00B34577">
        <w:t>(9): p. 1334-1347.</w:t>
      </w:r>
    </w:p>
    <w:p w14:paraId="5E3DBB5C" w14:textId="77777777" w:rsidR="00DA47B8" w:rsidRPr="00B34577" w:rsidRDefault="00DA47B8" w:rsidP="00DA47B8">
      <w:pPr>
        <w:pStyle w:val="EndNoteBibliography"/>
        <w:ind w:left="720" w:hanging="720"/>
      </w:pPr>
      <w:r w:rsidRPr="00B34577">
        <w:t>8.</w:t>
      </w:r>
      <w:r w:rsidRPr="00B34577">
        <w:tab/>
        <w:t xml:space="preserve">Han, X.P., et al., </w:t>
      </w:r>
      <w:r w:rsidRPr="00B34577">
        <w:rPr>
          <w:i/>
        </w:rPr>
        <w:t>Construction of a human cell landscape at single-cell level.</w:t>
      </w:r>
      <w:r w:rsidRPr="00B34577">
        <w:t xml:space="preserve"> Nature, 2020. </w:t>
      </w:r>
      <w:r w:rsidRPr="00B34577">
        <w:rPr>
          <w:b/>
        </w:rPr>
        <w:t>581</w:t>
      </w:r>
      <w:r w:rsidRPr="00B34577">
        <w:t>(7808): p. 303-+.</w:t>
      </w:r>
    </w:p>
    <w:p w14:paraId="02CB4209" w14:textId="77777777" w:rsidR="00DA47B8" w:rsidRPr="00B34577" w:rsidRDefault="00DA47B8" w:rsidP="00DA47B8">
      <w:pPr>
        <w:pStyle w:val="EndNoteBibliography"/>
        <w:ind w:left="720" w:hanging="720"/>
      </w:pPr>
      <w:r w:rsidRPr="00B34577">
        <w:t>9.</w:t>
      </w:r>
      <w:r w:rsidRPr="00B34577">
        <w:tab/>
        <w:t xml:space="preserve">Teschendorff, A.E. and T. Enver, </w:t>
      </w:r>
      <w:r w:rsidRPr="00B34577">
        <w:rPr>
          <w:i/>
        </w:rPr>
        <w:t>Single-cell entropy for accurate estimation of differentiation potency from a cell's transcriptome.</w:t>
      </w:r>
      <w:r w:rsidRPr="00B34577">
        <w:t xml:space="preserve"> Nat Commun, 2017. </w:t>
      </w:r>
      <w:r w:rsidRPr="00B34577">
        <w:rPr>
          <w:b/>
        </w:rPr>
        <w:t>8</w:t>
      </w:r>
      <w:r w:rsidRPr="00B34577">
        <w:t>: p. 15599.</w:t>
      </w:r>
    </w:p>
    <w:p w14:paraId="01E9FB42" w14:textId="77777777" w:rsidR="00DA47B8" w:rsidRPr="00B34577" w:rsidRDefault="00DA47B8" w:rsidP="00DA47B8">
      <w:pPr>
        <w:pStyle w:val="EndNoteBibliography"/>
        <w:ind w:left="720" w:hanging="720"/>
      </w:pPr>
      <w:r w:rsidRPr="00B34577">
        <w:t>10.</w:t>
      </w:r>
      <w:r w:rsidRPr="00B34577">
        <w:tab/>
        <w:t xml:space="preserve">Grun, D., et al., </w:t>
      </w:r>
      <w:r w:rsidRPr="00B34577">
        <w:rPr>
          <w:i/>
        </w:rPr>
        <w:t>De Novo Prediction of Stem Cell Identity using Single-Cell Transcriptome Data.</w:t>
      </w:r>
      <w:r w:rsidRPr="00B34577">
        <w:t xml:space="preserve"> Cell Stem Cell, 2016. </w:t>
      </w:r>
      <w:r w:rsidRPr="00B34577">
        <w:rPr>
          <w:b/>
        </w:rPr>
        <w:t>19</w:t>
      </w:r>
      <w:r w:rsidRPr="00B34577">
        <w:t>(2): p. 266-277.</w:t>
      </w:r>
    </w:p>
    <w:p w14:paraId="0D6B569F" w14:textId="77777777" w:rsidR="00DA47B8" w:rsidRPr="00B34577" w:rsidRDefault="00DA47B8" w:rsidP="00DA47B8">
      <w:pPr>
        <w:pStyle w:val="EndNoteBibliography"/>
        <w:ind w:left="720" w:hanging="720"/>
      </w:pPr>
      <w:r w:rsidRPr="00B34577">
        <w:t>11.</w:t>
      </w:r>
      <w:r w:rsidRPr="00B34577">
        <w:tab/>
        <w:t xml:space="preserve">Kannan, S., et al., </w:t>
      </w:r>
      <w:r w:rsidRPr="00B34577">
        <w:rPr>
          <w:i/>
        </w:rPr>
        <w:t>Transcriptomic entropy benchmarks stem cell-derived cardiomyocyte maturation against endogenous tissue at single cell level.</w:t>
      </w:r>
      <w:r w:rsidRPr="00B34577">
        <w:t xml:space="preserve"> PLoS Comput Biol, 2021. </w:t>
      </w:r>
      <w:r w:rsidRPr="00B34577">
        <w:rPr>
          <w:b/>
        </w:rPr>
        <w:t>17</w:t>
      </w:r>
      <w:r w:rsidRPr="00B34577">
        <w:t>(9): p. e1009305.</w:t>
      </w:r>
    </w:p>
    <w:p w14:paraId="7413E3A0" w14:textId="77777777" w:rsidR="00DA47B8" w:rsidRPr="00B34577" w:rsidRDefault="00DA47B8" w:rsidP="00DA47B8">
      <w:pPr>
        <w:pStyle w:val="EndNoteBibliography"/>
        <w:ind w:left="720" w:hanging="720"/>
      </w:pPr>
      <w:r w:rsidRPr="00B34577">
        <w:t>12.</w:t>
      </w:r>
      <w:r w:rsidRPr="00B34577">
        <w:tab/>
        <w:t xml:space="preserve">Guo, M., et al., </w:t>
      </w:r>
      <w:r w:rsidRPr="00B34577">
        <w:rPr>
          <w:i/>
        </w:rPr>
        <w:t>SLICE: determining cell differentiation and lineage based on single cell entropy.</w:t>
      </w:r>
      <w:r w:rsidRPr="00B34577">
        <w:t xml:space="preserve"> Nucleic Acids Res, 2017. </w:t>
      </w:r>
      <w:r w:rsidRPr="00B34577">
        <w:rPr>
          <w:b/>
        </w:rPr>
        <w:t>45</w:t>
      </w:r>
      <w:r w:rsidRPr="00B34577">
        <w:t>(7): p. e54.</w:t>
      </w:r>
    </w:p>
    <w:p w14:paraId="24BE6AEB" w14:textId="77777777" w:rsidR="00DA47B8" w:rsidRPr="00B34577" w:rsidRDefault="00DA47B8" w:rsidP="00DA47B8">
      <w:pPr>
        <w:pStyle w:val="EndNoteBibliography"/>
        <w:ind w:left="720" w:hanging="720"/>
      </w:pPr>
      <w:r w:rsidRPr="00B34577">
        <w:t>13.</w:t>
      </w:r>
      <w:r w:rsidRPr="00B34577">
        <w:tab/>
        <w:t xml:space="preserve">Hao, Y., et al., </w:t>
      </w:r>
      <w:r w:rsidRPr="00B34577">
        <w:rPr>
          <w:i/>
        </w:rPr>
        <w:t>Integrated analysis of multimodal single-cell data.</w:t>
      </w:r>
      <w:r w:rsidRPr="00B34577">
        <w:t xml:space="preserve"> Cell, 2021. </w:t>
      </w:r>
      <w:r w:rsidRPr="00B34577">
        <w:rPr>
          <w:b/>
        </w:rPr>
        <w:t>184</w:t>
      </w:r>
      <w:r w:rsidRPr="00B34577">
        <w:t>(13): p. 3573-3587 e29.</w:t>
      </w:r>
    </w:p>
    <w:p w14:paraId="6F693DFF" w14:textId="77777777" w:rsidR="00DA47B8" w:rsidRPr="00B34577" w:rsidRDefault="00DA47B8" w:rsidP="00DA47B8">
      <w:pPr>
        <w:pStyle w:val="EndNoteBibliography"/>
        <w:ind w:left="720" w:hanging="720"/>
      </w:pPr>
      <w:r w:rsidRPr="00B34577">
        <w:t>14.</w:t>
      </w:r>
      <w:r w:rsidRPr="00B34577">
        <w:tab/>
        <w:t xml:space="preserve">Stuart, T., et al., </w:t>
      </w:r>
      <w:r w:rsidRPr="00B34577">
        <w:rPr>
          <w:i/>
        </w:rPr>
        <w:t>Comprehensive Integration of Single-Cell Data.</w:t>
      </w:r>
      <w:r w:rsidRPr="00B34577">
        <w:t xml:space="preserve"> Cell, 2019. </w:t>
      </w:r>
      <w:r w:rsidRPr="00B34577">
        <w:rPr>
          <w:b/>
        </w:rPr>
        <w:t>177</w:t>
      </w:r>
      <w:r w:rsidRPr="00B34577">
        <w:t>(7): p. 1888-1902 e21.</w:t>
      </w:r>
    </w:p>
    <w:p w14:paraId="4308A8C9" w14:textId="77777777" w:rsidR="00DA47B8" w:rsidRPr="00B34577" w:rsidRDefault="00DA47B8" w:rsidP="00DA47B8">
      <w:pPr>
        <w:pStyle w:val="EndNoteBibliography"/>
        <w:ind w:left="720" w:hanging="720"/>
      </w:pPr>
      <w:r w:rsidRPr="00B34577">
        <w:t>15.</w:t>
      </w:r>
      <w:r w:rsidRPr="00B34577">
        <w:tab/>
        <w:t xml:space="preserve">Butler, A., et al., </w:t>
      </w:r>
      <w:r w:rsidRPr="00B34577">
        <w:rPr>
          <w:i/>
        </w:rPr>
        <w:t>Integrating single-cell transcriptomic data across different conditions, technologies, and species.</w:t>
      </w:r>
      <w:r w:rsidRPr="00B34577">
        <w:t xml:space="preserve"> Nat Biotechnol, 2018. </w:t>
      </w:r>
      <w:r w:rsidRPr="00B34577">
        <w:rPr>
          <w:b/>
        </w:rPr>
        <w:t>36</w:t>
      </w:r>
      <w:r w:rsidRPr="00B34577">
        <w:t>(5): p. 411-420.</w:t>
      </w:r>
    </w:p>
    <w:p w14:paraId="2D64A6BA" w14:textId="77777777" w:rsidR="00DA47B8" w:rsidRPr="00B34577" w:rsidRDefault="00DA47B8" w:rsidP="00DA47B8">
      <w:pPr>
        <w:pStyle w:val="EndNoteBibliography"/>
        <w:ind w:left="720" w:hanging="720"/>
      </w:pPr>
      <w:r w:rsidRPr="00B34577">
        <w:t>16.</w:t>
      </w:r>
      <w:r w:rsidRPr="00B34577">
        <w:tab/>
        <w:t xml:space="preserve">Satija, R., et al., </w:t>
      </w:r>
      <w:r w:rsidRPr="00B34577">
        <w:rPr>
          <w:i/>
        </w:rPr>
        <w:t>Spatial reconstruction of single-cell gene expression data.</w:t>
      </w:r>
      <w:r w:rsidRPr="00B34577">
        <w:t xml:space="preserve"> Nat Biotechnol, 2015. </w:t>
      </w:r>
      <w:r w:rsidRPr="00B34577">
        <w:rPr>
          <w:b/>
        </w:rPr>
        <w:t>33</w:t>
      </w:r>
      <w:r w:rsidRPr="00B34577">
        <w:t>(5): p. 495-502.</w:t>
      </w:r>
    </w:p>
    <w:p w14:paraId="4E6E35C9" w14:textId="77777777" w:rsidR="00DA47B8" w:rsidRPr="00B34577" w:rsidRDefault="00DA47B8" w:rsidP="00DA47B8">
      <w:pPr>
        <w:pStyle w:val="EndNoteBibliography"/>
        <w:ind w:left="720" w:hanging="720"/>
      </w:pPr>
      <w:r w:rsidRPr="00B34577">
        <w:t>17.</w:t>
      </w:r>
      <w:r w:rsidRPr="00B34577">
        <w:tab/>
        <w:t xml:space="preserve">Newman, A.M., et al., </w:t>
      </w:r>
      <w:r w:rsidRPr="00B34577">
        <w:rPr>
          <w:i/>
        </w:rPr>
        <w:t>Determining cell type abundance and expression from bulk tissues with digital cytometry.</w:t>
      </w:r>
      <w:r w:rsidRPr="00B34577">
        <w:t xml:space="preserve"> Nat Biotechnol, 2019. </w:t>
      </w:r>
      <w:r w:rsidRPr="00B34577">
        <w:rPr>
          <w:b/>
        </w:rPr>
        <w:t>37</w:t>
      </w:r>
      <w:r w:rsidRPr="00B34577">
        <w:t>(7): p. 773-782.</w:t>
      </w:r>
    </w:p>
    <w:p w14:paraId="602627C4" w14:textId="77777777" w:rsidR="00DA47B8" w:rsidRPr="00B34577" w:rsidRDefault="00DA47B8" w:rsidP="00DA47B8">
      <w:pPr>
        <w:pStyle w:val="EndNoteBibliography"/>
        <w:ind w:left="720" w:hanging="720"/>
      </w:pPr>
      <w:r w:rsidRPr="00B34577">
        <w:t>18.</w:t>
      </w:r>
      <w:r w:rsidRPr="00B34577">
        <w:tab/>
        <w:t xml:space="preserve">Gu, Z., R. Eils, and M. Schlesner, </w:t>
      </w:r>
      <w:r w:rsidRPr="00B34577">
        <w:rPr>
          <w:i/>
        </w:rPr>
        <w:t>Complex heatmaps reveal patterns and correlations in multidimensional genomic data.</w:t>
      </w:r>
      <w:r w:rsidRPr="00B34577">
        <w:t xml:space="preserve"> Bioinformatics, 2016. </w:t>
      </w:r>
      <w:r w:rsidRPr="00B34577">
        <w:rPr>
          <w:b/>
        </w:rPr>
        <w:t>32</w:t>
      </w:r>
      <w:r w:rsidRPr="00B34577">
        <w:t>(18): p. 2847-9.</w:t>
      </w:r>
    </w:p>
    <w:p w14:paraId="2BA3E13F" w14:textId="77777777" w:rsidR="00DA47B8" w:rsidRPr="00B34577" w:rsidRDefault="00DA47B8" w:rsidP="00DA47B8">
      <w:pPr>
        <w:pStyle w:val="EndNoteBibliography"/>
        <w:ind w:left="720" w:hanging="720"/>
      </w:pPr>
      <w:r w:rsidRPr="00B34577">
        <w:t>19.</w:t>
      </w:r>
      <w:r w:rsidRPr="00B34577">
        <w:tab/>
        <w:t xml:space="preserve">Robin, X., et al., </w:t>
      </w:r>
      <w:r w:rsidRPr="00B34577">
        <w:rPr>
          <w:i/>
        </w:rPr>
        <w:t>pROC: an open-source package for R and S+ to analyze and compare ROC curves.</w:t>
      </w:r>
      <w:r w:rsidRPr="00B34577">
        <w:t xml:space="preserve"> BMC Bioinformatics, 2011. </w:t>
      </w:r>
      <w:r w:rsidRPr="00B34577">
        <w:rPr>
          <w:b/>
        </w:rPr>
        <w:t>12</w:t>
      </w:r>
      <w:r w:rsidRPr="00B34577">
        <w:t>: p. 77.</w:t>
      </w:r>
    </w:p>
    <w:p w14:paraId="5DE16074" w14:textId="77777777" w:rsidR="00DA47B8" w:rsidRPr="00B34577" w:rsidRDefault="00DA47B8" w:rsidP="00DA47B8">
      <w:pPr>
        <w:pStyle w:val="EndNoteBibliography"/>
        <w:ind w:left="720" w:hanging="720"/>
      </w:pPr>
      <w:r w:rsidRPr="00B34577">
        <w:t>20.</w:t>
      </w:r>
      <w:r w:rsidRPr="00B34577">
        <w:tab/>
        <w:t xml:space="preserve">Love, M.I., W. Huber, and S. Anders, </w:t>
      </w:r>
      <w:r w:rsidRPr="00B34577">
        <w:rPr>
          <w:i/>
        </w:rPr>
        <w:t>Moderated estimation of fold change and dispersion for RNA-seq data with DESeq2.</w:t>
      </w:r>
      <w:r w:rsidRPr="00B34577">
        <w:t xml:space="preserve"> Genome Biol, 2014. </w:t>
      </w:r>
      <w:r w:rsidRPr="00B34577">
        <w:rPr>
          <w:b/>
        </w:rPr>
        <w:t>15</w:t>
      </w:r>
      <w:r w:rsidRPr="00B34577">
        <w:t>(12): p. 550.</w:t>
      </w:r>
    </w:p>
    <w:p w14:paraId="47DFE43B" w14:textId="77777777" w:rsidR="00DA47B8" w:rsidRPr="00B34577" w:rsidRDefault="00DA47B8" w:rsidP="00DA47B8">
      <w:pPr>
        <w:pStyle w:val="EndNoteBibliography"/>
        <w:ind w:left="720" w:hanging="720"/>
      </w:pPr>
      <w:r w:rsidRPr="00B34577">
        <w:lastRenderedPageBreak/>
        <w:t>21.</w:t>
      </w:r>
      <w:r w:rsidRPr="00B34577">
        <w:tab/>
        <w:t xml:space="preserve">Johnson, W.E., C. Li, and A. Rabinovic, </w:t>
      </w:r>
      <w:r w:rsidRPr="00B34577">
        <w:rPr>
          <w:i/>
        </w:rPr>
        <w:t>Adjusting batch effects in microarray expression data using empirical Bayes methods.</w:t>
      </w:r>
      <w:r w:rsidRPr="00B34577">
        <w:t xml:space="preserve"> Biostatistics, 2007. </w:t>
      </w:r>
      <w:r w:rsidRPr="00B34577">
        <w:rPr>
          <w:b/>
        </w:rPr>
        <w:t>8</w:t>
      </w:r>
      <w:r w:rsidRPr="00B34577">
        <w:t>(1): p. 118-27.</w:t>
      </w:r>
    </w:p>
    <w:p w14:paraId="0087BE2A" w14:textId="77777777" w:rsidR="00DA47B8" w:rsidRPr="00B34577" w:rsidRDefault="00DA47B8" w:rsidP="00DA47B8">
      <w:pPr>
        <w:pStyle w:val="EndNoteBibliography"/>
        <w:ind w:left="720" w:hanging="720"/>
      </w:pPr>
      <w:r w:rsidRPr="00B34577">
        <w:t>22.</w:t>
      </w:r>
      <w:r w:rsidRPr="00B34577">
        <w:tab/>
        <w:t xml:space="preserve">Zhang, F., Y. Wu, and W. Tian, </w:t>
      </w:r>
      <w:r w:rsidRPr="00B34577">
        <w:rPr>
          <w:i/>
        </w:rPr>
        <w:t>A novel approach to remove the batch effect of single-cell data.</w:t>
      </w:r>
      <w:r w:rsidRPr="00B34577">
        <w:t xml:space="preserve"> Cell Discovery, 2019. </w:t>
      </w:r>
      <w:r w:rsidRPr="00B34577">
        <w:rPr>
          <w:b/>
        </w:rPr>
        <w:t>5</w:t>
      </w:r>
      <w:r w:rsidRPr="00B34577">
        <w:t>(1).</w:t>
      </w:r>
    </w:p>
    <w:p w14:paraId="12865AD0" w14:textId="77777777" w:rsidR="00DA47B8" w:rsidRPr="00B34577" w:rsidRDefault="00DA47B8" w:rsidP="00DA47B8">
      <w:pPr>
        <w:pStyle w:val="EndNoteBibliography"/>
        <w:ind w:left="720" w:hanging="720"/>
      </w:pPr>
      <w:r w:rsidRPr="00B34577">
        <w:t>23.</w:t>
      </w:r>
      <w:r w:rsidRPr="00B34577">
        <w:tab/>
        <w:t xml:space="preserve">Yu, G., et al., </w:t>
      </w:r>
      <w:r w:rsidRPr="00B34577">
        <w:rPr>
          <w:i/>
        </w:rPr>
        <w:t>clusterProfiler: an R package for comparing biological themes among gene clusters.</w:t>
      </w:r>
      <w:r w:rsidRPr="00B34577">
        <w:t xml:space="preserve"> OMICS, 2012. </w:t>
      </w:r>
      <w:r w:rsidRPr="00B34577">
        <w:rPr>
          <w:b/>
        </w:rPr>
        <w:t>16</w:t>
      </w:r>
      <w:r w:rsidRPr="00B34577">
        <w:t>(5): p. 284-7.</w:t>
      </w:r>
    </w:p>
    <w:p w14:paraId="7DF1717F" w14:textId="096C4654" w:rsidR="009C2049" w:rsidRPr="00B34577" w:rsidRDefault="00DC3B7B" w:rsidP="00BC38B5">
      <w:r w:rsidRPr="00B34577">
        <w:fldChar w:fldCharType="end"/>
      </w:r>
    </w:p>
    <w:sectPr w:rsidR="009C2049" w:rsidRPr="00B3457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A03331"/>
    <w:multiLevelType w:val="hybridMultilevel"/>
    <w:tmpl w:val="6B9CCFB0"/>
    <w:lvl w:ilvl="0" w:tplc="F196B6BA">
      <w:numFmt w:val="bullet"/>
      <w:lvlText w:val="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2E4C4902"/>
    <w:multiLevelType w:val="hybridMultilevel"/>
    <w:tmpl w:val="3BEC3FBA"/>
    <w:lvl w:ilvl="0" w:tplc="1E7CF882">
      <w:numFmt w:val="bullet"/>
      <w:lvlText w:val="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6D787542"/>
    <w:multiLevelType w:val="hybridMultilevel"/>
    <w:tmpl w:val="96920EE2"/>
    <w:lvl w:ilvl="0" w:tplc="FCBC4070">
      <w:numFmt w:val="bullet"/>
      <w:lvlText w:val="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 w16cid:durableId="1850679744">
    <w:abstractNumId w:val="2"/>
  </w:num>
  <w:num w:numId="2" w16cid:durableId="762188386">
    <w:abstractNumId w:val="0"/>
  </w:num>
  <w:num w:numId="3" w16cid:durableId="152713413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tvt2ds4pdd2aewatt5aps5v5pe2radxpd2&quot;&gt;My EndNote Library&lt;record-ids&gt;&lt;item&gt;5&lt;/item&gt;&lt;item&gt;6&lt;/item&gt;&lt;item&gt;7&lt;/item&gt;&lt;item&gt;8&lt;/item&gt;&lt;item&gt;19&lt;/item&gt;&lt;item&gt;20&lt;/item&gt;&lt;item&gt;21&lt;/item&gt;&lt;item&gt;24&lt;/item&gt;&lt;item&gt;25&lt;/item&gt;&lt;item&gt;26&lt;/item&gt;&lt;item&gt;29&lt;/item&gt;&lt;item&gt;30&lt;/item&gt;&lt;item&gt;31&lt;/item&gt;&lt;item&gt;42&lt;/item&gt;&lt;item&gt;43&lt;/item&gt;&lt;item&gt;46&lt;/item&gt;&lt;item&gt;59&lt;/item&gt;&lt;item&gt;60&lt;/item&gt;&lt;item&gt;61&lt;/item&gt;&lt;item&gt;62&lt;/item&gt;&lt;/record-ids&gt;&lt;/item&gt;&lt;/Libraries&gt;"/>
  </w:docVars>
  <w:rsids>
    <w:rsidRoot w:val="00071B56"/>
    <w:rsid w:val="00000716"/>
    <w:rsid w:val="000036A6"/>
    <w:rsid w:val="000168B5"/>
    <w:rsid w:val="00017CFA"/>
    <w:rsid w:val="0002594F"/>
    <w:rsid w:val="00035D14"/>
    <w:rsid w:val="00044987"/>
    <w:rsid w:val="00067E72"/>
    <w:rsid w:val="00071B56"/>
    <w:rsid w:val="000A26C0"/>
    <w:rsid w:val="000A6691"/>
    <w:rsid w:val="000A74D2"/>
    <w:rsid w:val="000B1168"/>
    <w:rsid w:val="000D1954"/>
    <w:rsid w:val="000E043A"/>
    <w:rsid w:val="000E1058"/>
    <w:rsid w:val="00104A78"/>
    <w:rsid w:val="00112099"/>
    <w:rsid w:val="0012386C"/>
    <w:rsid w:val="00142ED3"/>
    <w:rsid w:val="00165D55"/>
    <w:rsid w:val="00167781"/>
    <w:rsid w:val="00181E0D"/>
    <w:rsid w:val="001A0B87"/>
    <w:rsid w:val="001A33BA"/>
    <w:rsid w:val="001B5F49"/>
    <w:rsid w:val="001D51F6"/>
    <w:rsid w:val="002204E8"/>
    <w:rsid w:val="00226641"/>
    <w:rsid w:val="0028417E"/>
    <w:rsid w:val="00296BEA"/>
    <w:rsid w:val="002B1376"/>
    <w:rsid w:val="002F12E1"/>
    <w:rsid w:val="00354BA5"/>
    <w:rsid w:val="00366A75"/>
    <w:rsid w:val="00375408"/>
    <w:rsid w:val="003B0DDF"/>
    <w:rsid w:val="003C00FD"/>
    <w:rsid w:val="00411F5D"/>
    <w:rsid w:val="00421674"/>
    <w:rsid w:val="00452519"/>
    <w:rsid w:val="0047570D"/>
    <w:rsid w:val="00481376"/>
    <w:rsid w:val="0048536F"/>
    <w:rsid w:val="004A215C"/>
    <w:rsid w:val="004B567C"/>
    <w:rsid w:val="004B60A9"/>
    <w:rsid w:val="004F3131"/>
    <w:rsid w:val="00501065"/>
    <w:rsid w:val="00501975"/>
    <w:rsid w:val="00534A2C"/>
    <w:rsid w:val="005553AE"/>
    <w:rsid w:val="0056053C"/>
    <w:rsid w:val="005B3F18"/>
    <w:rsid w:val="005C618F"/>
    <w:rsid w:val="005C708E"/>
    <w:rsid w:val="005D3DDB"/>
    <w:rsid w:val="005D5CF8"/>
    <w:rsid w:val="005F099A"/>
    <w:rsid w:val="006009F4"/>
    <w:rsid w:val="00600F35"/>
    <w:rsid w:val="00606937"/>
    <w:rsid w:val="006075CC"/>
    <w:rsid w:val="00643F30"/>
    <w:rsid w:val="00654087"/>
    <w:rsid w:val="00665895"/>
    <w:rsid w:val="00685226"/>
    <w:rsid w:val="006930D7"/>
    <w:rsid w:val="006E12F0"/>
    <w:rsid w:val="00711308"/>
    <w:rsid w:val="00714DCB"/>
    <w:rsid w:val="007164B0"/>
    <w:rsid w:val="00737AEA"/>
    <w:rsid w:val="007414BF"/>
    <w:rsid w:val="00763CE5"/>
    <w:rsid w:val="007C2E06"/>
    <w:rsid w:val="007D0FA6"/>
    <w:rsid w:val="007D4C8D"/>
    <w:rsid w:val="008064D4"/>
    <w:rsid w:val="00820971"/>
    <w:rsid w:val="00851A16"/>
    <w:rsid w:val="008843ED"/>
    <w:rsid w:val="008939CA"/>
    <w:rsid w:val="008966C5"/>
    <w:rsid w:val="008B715F"/>
    <w:rsid w:val="008B77E2"/>
    <w:rsid w:val="008C13ED"/>
    <w:rsid w:val="008F73E0"/>
    <w:rsid w:val="00901153"/>
    <w:rsid w:val="00907CD6"/>
    <w:rsid w:val="0092135A"/>
    <w:rsid w:val="00923892"/>
    <w:rsid w:val="00927BDD"/>
    <w:rsid w:val="00955A07"/>
    <w:rsid w:val="00966058"/>
    <w:rsid w:val="00966BC9"/>
    <w:rsid w:val="009854D4"/>
    <w:rsid w:val="00987153"/>
    <w:rsid w:val="009C2049"/>
    <w:rsid w:val="009D1FEE"/>
    <w:rsid w:val="009E5B9B"/>
    <w:rsid w:val="009F550E"/>
    <w:rsid w:val="00A02543"/>
    <w:rsid w:val="00A2609B"/>
    <w:rsid w:val="00A260F7"/>
    <w:rsid w:val="00A2757E"/>
    <w:rsid w:val="00A45885"/>
    <w:rsid w:val="00A95635"/>
    <w:rsid w:val="00AA60B2"/>
    <w:rsid w:val="00AB6CB6"/>
    <w:rsid w:val="00AC4CD5"/>
    <w:rsid w:val="00B01B71"/>
    <w:rsid w:val="00B16E11"/>
    <w:rsid w:val="00B21D26"/>
    <w:rsid w:val="00B26D4E"/>
    <w:rsid w:val="00B34577"/>
    <w:rsid w:val="00B37E41"/>
    <w:rsid w:val="00B442B4"/>
    <w:rsid w:val="00B45707"/>
    <w:rsid w:val="00B65B9B"/>
    <w:rsid w:val="00B855AE"/>
    <w:rsid w:val="00BA2602"/>
    <w:rsid w:val="00BB307A"/>
    <w:rsid w:val="00BC34C5"/>
    <w:rsid w:val="00BC38B5"/>
    <w:rsid w:val="00BC718B"/>
    <w:rsid w:val="00BD4547"/>
    <w:rsid w:val="00BF7FBA"/>
    <w:rsid w:val="00C141DB"/>
    <w:rsid w:val="00C37423"/>
    <w:rsid w:val="00C44765"/>
    <w:rsid w:val="00C57AEF"/>
    <w:rsid w:val="00C62C2D"/>
    <w:rsid w:val="00C7026A"/>
    <w:rsid w:val="00C75172"/>
    <w:rsid w:val="00C85FCF"/>
    <w:rsid w:val="00C9177D"/>
    <w:rsid w:val="00CA7C48"/>
    <w:rsid w:val="00CB11FF"/>
    <w:rsid w:val="00CB5196"/>
    <w:rsid w:val="00CC3F14"/>
    <w:rsid w:val="00CD7812"/>
    <w:rsid w:val="00CF1DB7"/>
    <w:rsid w:val="00D03FEC"/>
    <w:rsid w:val="00DA3AF6"/>
    <w:rsid w:val="00DA47B8"/>
    <w:rsid w:val="00DB5412"/>
    <w:rsid w:val="00DB56B7"/>
    <w:rsid w:val="00DC3B7B"/>
    <w:rsid w:val="00DC65A6"/>
    <w:rsid w:val="00E376C8"/>
    <w:rsid w:val="00E44094"/>
    <w:rsid w:val="00E67FF3"/>
    <w:rsid w:val="00E71082"/>
    <w:rsid w:val="00E849B0"/>
    <w:rsid w:val="00EA3BBC"/>
    <w:rsid w:val="00EC42B1"/>
    <w:rsid w:val="00EF0709"/>
    <w:rsid w:val="00EF3884"/>
    <w:rsid w:val="00F07177"/>
    <w:rsid w:val="00F31FC2"/>
    <w:rsid w:val="00F3759E"/>
    <w:rsid w:val="00F47B22"/>
    <w:rsid w:val="00F77A54"/>
    <w:rsid w:val="00F80270"/>
    <w:rsid w:val="00FB4E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8219A2D"/>
  <w15:chartTrackingRefBased/>
  <w15:docId w15:val="{C727FE52-40E5-476E-9D11-8C10E520A1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C38B5"/>
    <w:rPr>
      <w:kern w:val="0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CB5196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DC3B7B"/>
    <w:pPr>
      <w:jc w:val="center"/>
    </w:pPr>
    <w:rPr>
      <w:rFonts w:ascii="Times New Roman" w:eastAsia="等线" w:hAnsi="Times New Roman" w:cs="Times New Roman"/>
      <w:noProof/>
      <w:sz w:val="22"/>
    </w:rPr>
  </w:style>
  <w:style w:type="character" w:customStyle="1" w:styleId="EndNoteBibliographyTitle0">
    <w:name w:val="EndNote Bibliography Title 字符"/>
    <w:basedOn w:val="a0"/>
    <w:link w:val="EndNoteBibliographyTitle"/>
    <w:rsid w:val="00DC3B7B"/>
    <w:rPr>
      <w:rFonts w:ascii="Times New Roman" w:eastAsia="等线" w:hAnsi="Times New Roman" w:cs="Times New Roman"/>
      <w:noProof/>
      <w:kern w:val="0"/>
      <w:sz w:val="22"/>
      <w:szCs w:val="24"/>
    </w:rPr>
  </w:style>
  <w:style w:type="paragraph" w:customStyle="1" w:styleId="EndNoteBibliography">
    <w:name w:val="EndNote Bibliography"/>
    <w:basedOn w:val="a"/>
    <w:link w:val="EndNoteBibliography0"/>
    <w:rsid w:val="00DC3B7B"/>
    <w:rPr>
      <w:rFonts w:ascii="Times New Roman" w:eastAsia="等线" w:hAnsi="Times New Roman" w:cs="Times New Roman"/>
      <w:noProof/>
      <w:sz w:val="22"/>
    </w:rPr>
  </w:style>
  <w:style w:type="character" w:customStyle="1" w:styleId="EndNoteBibliography0">
    <w:name w:val="EndNote Bibliography 字符"/>
    <w:basedOn w:val="a0"/>
    <w:link w:val="EndNoteBibliography"/>
    <w:rsid w:val="00DC3B7B"/>
    <w:rPr>
      <w:rFonts w:ascii="Times New Roman" w:eastAsia="等线" w:hAnsi="Times New Roman" w:cs="Times New Roman"/>
      <w:noProof/>
      <w:kern w:val="0"/>
      <w:sz w:val="22"/>
      <w:szCs w:val="24"/>
    </w:rPr>
  </w:style>
  <w:style w:type="paragraph" w:styleId="a4">
    <w:name w:val="List Paragraph"/>
    <w:basedOn w:val="a"/>
    <w:uiPriority w:val="34"/>
    <w:qFormat/>
    <w:rsid w:val="008B77E2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5846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386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3</TotalTime>
  <Pages>4</Pages>
  <Words>3128</Words>
  <Characters>17832</Characters>
  <Application>Microsoft Office Word</Application>
  <DocSecurity>0</DocSecurity>
  <Lines>148</Lines>
  <Paragraphs>41</Paragraphs>
  <ScaleCrop>false</ScaleCrop>
  <Company/>
  <LinksUpToDate>false</LinksUpToDate>
  <CharactersWithSpaces>209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ng Zhang</dc:creator>
  <cp:keywords/>
  <dc:description/>
  <cp:lastModifiedBy>FZ</cp:lastModifiedBy>
  <cp:revision>278</cp:revision>
  <cp:lastPrinted>2022-04-24T06:35:00Z</cp:lastPrinted>
  <dcterms:created xsi:type="dcterms:W3CDTF">2022-04-24T04:32:00Z</dcterms:created>
  <dcterms:modified xsi:type="dcterms:W3CDTF">2022-07-26T14:49:00Z</dcterms:modified>
</cp:coreProperties>
</file>